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DA18E1" w:rsidRDefault="00DA18E1" w:rsidP="00DA18E1">
      <w:pPr>
        <w:jc w:val="center"/>
        <w:rPr>
          <w:b/>
          <w:caps/>
        </w:rPr>
      </w:pPr>
      <w:r w:rsidRPr="00DA18E1">
        <w:rPr>
          <w:b/>
          <w:caps/>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DA18E1" w:rsidRDefault="00DA18E1" w:rsidP="00DA18E1">
      <w:pPr>
        <w:spacing w:after="200" w:line="276" w:lineRule="auto"/>
        <w:jc w:val="center"/>
        <w:rPr>
          <w:b/>
        </w:rPr>
      </w:pPr>
      <w:r w:rsidRPr="00DA18E1">
        <w:rPr>
          <w:b/>
        </w:rPr>
        <w:t>Curso: Taller de Investigación</w:t>
      </w:r>
    </w:p>
    <w:p w14:paraId="268CE14A" w14:textId="0E70D5A3" w:rsidR="00CD64C6" w:rsidRPr="00DA18E1" w:rsidRDefault="00DA18E1" w:rsidP="00DA18E1">
      <w:pPr>
        <w:spacing w:after="200" w:line="276" w:lineRule="auto"/>
        <w:jc w:val="center"/>
        <w:rPr>
          <w:b/>
        </w:rPr>
      </w:pPr>
      <w:r w:rsidRPr="00DA18E1">
        <w:rPr>
          <w:b/>
        </w:rPr>
        <w:t>AVANCE PARCIAL</w:t>
      </w:r>
    </w:p>
    <w:p w14:paraId="19C08644" w14:textId="46454D5F" w:rsidR="00DA18E1" w:rsidRPr="00DA18E1" w:rsidRDefault="00DA18E1" w:rsidP="00DA18E1">
      <w:pPr>
        <w:spacing w:after="200" w:line="276" w:lineRule="auto"/>
        <w:jc w:val="center"/>
        <w:rPr>
          <w:b/>
        </w:rPr>
      </w:pPr>
    </w:p>
    <w:p w14:paraId="6BB61F75" w14:textId="77777777" w:rsidR="00DA18E1" w:rsidRPr="00DA18E1" w:rsidRDefault="00DA18E1" w:rsidP="00DA18E1">
      <w:pPr>
        <w:spacing w:after="200" w:line="276" w:lineRule="auto"/>
        <w:jc w:val="center"/>
        <w:rPr>
          <w:b/>
        </w:rPr>
      </w:pPr>
    </w:p>
    <w:p w14:paraId="5F0202DF" w14:textId="152CD8E7" w:rsidR="00DA18E1" w:rsidRPr="00DA18E1" w:rsidRDefault="00DA18E1" w:rsidP="00DA18E1">
      <w:pPr>
        <w:spacing w:after="200" w:line="276" w:lineRule="auto"/>
        <w:jc w:val="center"/>
        <w:rPr>
          <w:b/>
        </w:rPr>
      </w:pPr>
      <w:r w:rsidRPr="00DA18E1">
        <w:rPr>
          <w:b/>
        </w:rPr>
        <w:t>Presentado por:</w:t>
      </w:r>
    </w:p>
    <w:p w14:paraId="7489C678" w14:textId="77777777" w:rsidR="00DA18E1" w:rsidRPr="00DA18E1" w:rsidRDefault="00DA18E1" w:rsidP="00DA18E1">
      <w:pPr>
        <w:spacing w:after="200" w:line="276" w:lineRule="auto"/>
        <w:jc w:val="center"/>
        <w:rPr>
          <w:b/>
        </w:rPr>
      </w:pPr>
    </w:p>
    <w:p w14:paraId="7932904E" w14:textId="099B5F73" w:rsidR="00DA18E1" w:rsidRPr="00DA18E1" w:rsidRDefault="00DA18E1" w:rsidP="00DA18E1">
      <w:pPr>
        <w:spacing w:after="200" w:line="276" w:lineRule="auto"/>
        <w:jc w:val="center"/>
        <w:rPr>
          <w:b/>
        </w:rPr>
      </w:pPr>
      <w:r w:rsidRPr="00DA18E1">
        <w:rPr>
          <w:b/>
        </w:rPr>
        <w:t>Sr. Diego Nicolás Uriarte Cáceres</w:t>
      </w:r>
    </w:p>
    <w:p w14:paraId="28A96897" w14:textId="507A868C" w:rsidR="00DA18E1" w:rsidRPr="00DA18E1" w:rsidRDefault="00DA18E1" w:rsidP="00DA18E1">
      <w:pPr>
        <w:spacing w:after="200" w:line="276" w:lineRule="auto"/>
        <w:jc w:val="center"/>
        <w:rPr>
          <w:b/>
        </w:rPr>
      </w:pPr>
    </w:p>
    <w:p w14:paraId="0788949C" w14:textId="53BB818E" w:rsidR="00DA18E1" w:rsidRPr="00DA18E1" w:rsidRDefault="00DA18E1" w:rsidP="00DA18E1">
      <w:pPr>
        <w:spacing w:after="200" w:line="276" w:lineRule="auto"/>
        <w:jc w:val="center"/>
        <w:rPr>
          <w:b/>
        </w:rPr>
      </w:pPr>
    </w:p>
    <w:p w14:paraId="5B661919" w14:textId="77777777" w:rsidR="00DA18E1" w:rsidRPr="00DA18E1" w:rsidRDefault="00DA18E1" w:rsidP="00DA18E1">
      <w:pPr>
        <w:spacing w:after="200" w:line="276" w:lineRule="auto"/>
        <w:jc w:val="center"/>
        <w:rPr>
          <w:b/>
        </w:rPr>
      </w:pPr>
    </w:p>
    <w:p w14:paraId="13A6F051" w14:textId="39BD2CE0" w:rsidR="00DA18E1" w:rsidRPr="00DA18E1" w:rsidRDefault="00DA18E1" w:rsidP="00DA18E1">
      <w:pPr>
        <w:spacing w:after="200" w:line="276" w:lineRule="auto"/>
        <w:jc w:val="center"/>
        <w:rPr>
          <w:rFonts w:ascii="Helvetica" w:hAnsi="Helvetica" w:cs="Helvetica"/>
          <w:b/>
          <w:bCs/>
          <w:color w:val="202124"/>
          <w:spacing w:val="3"/>
          <w:sz w:val="19"/>
          <w:szCs w:val="19"/>
          <w:lang w:val="es-ES"/>
        </w:rPr>
      </w:pPr>
      <w:r w:rsidRPr="00DA18E1">
        <w:rPr>
          <w:b/>
        </w:rPr>
        <w:t xml:space="preserve">Asesor: </w:t>
      </w:r>
      <w:r w:rsidRPr="00DA18E1">
        <w:rPr>
          <w:rFonts w:ascii="Helvetica" w:hAnsi="Helvetica" w:cs="Helvetica"/>
          <w:b/>
          <w:bCs/>
          <w:color w:val="202124"/>
          <w:spacing w:val="3"/>
          <w:sz w:val="19"/>
          <w:szCs w:val="19"/>
          <w:lang w:val="es-ES"/>
        </w:rPr>
        <w:t>José Guillermo Díaz Gamarra</w:t>
      </w:r>
    </w:p>
    <w:p w14:paraId="296F58DE" w14:textId="69FEB635" w:rsidR="00DA18E1" w:rsidRPr="00DA18E1" w:rsidRDefault="00DA18E1" w:rsidP="00DA18E1">
      <w:pPr>
        <w:spacing w:after="200" w:line="276" w:lineRule="auto"/>
        <w:jc w:val="center"/>
        <w:rPr>
          <w:rFonts w:ascii="Helvetica" w:hAnsi="Helvetica" w:cs="Helvetica"/>
          <w:b/>
          <w:bCs/>
          <w:color w:val="202124"/>
          <w:spacing w:val="3"/>
          <w:sz w:val="19"/>
          <w:szCs w:val="19"/>
          <w:lang w:val="es-ES"/>
        </w:rPr>
      </w:pPr>
    </w:p>
    <w:p w14:paraId="6BA1117A" w14:textId="28525F70" w:rsidR="00DA18E1" w:rsidRPr="00DA18E1" w:rsidRDefault="00DA18E1" w:rsidP="00DA18E1">
      <w:pPr>
        <w:spacing w:after="200" w:line="276" w:lineRule="auto"/>
        <w:jc w:val="center"/>
        <w:rPr>
          <w:b/>
        </w:rPr>
      </w:pPr>
      <w:r w:rsidRPr="00DA18E1">
        <w:rPr>
          <w:rFonts w:ascii="Helvetica" w:hAnsi="Helvetica" w:cs="Helvetica"/>
          <w:b/>
          <w:bCs/>
          <w:color w:val="202124"/>
          <w:spacing w:val="3"/>
          <w:sz w:val="19"/>
          <w:szCs w:val="19"/>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pPr>
    </w:p>
    <w:p w14:paraId="20F60047" w14:textId="5F82C251" w:rsidR="00CD64C6" w:rsidRDefault="00CD64C6" w:rsidP="00E50C32">
      <w:pPr>
        <w:spacing w:after="200" w:line="276" w:lineRule="auto"/>
        <w:jc w:val="left"/>
      </w:pPr>
      <w:r>
        <w:br w:type="page"/>
      </w:r>
    </w:p>
    <w:p w14:paraId="2873C896" w14:textId="77777777"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4F142028"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Pr>
                <w:noProof/>
                <w:webHidden/>
              </w:rPr>
              <w:t>5</w:t>
            </w:r>
            <w:r>
              <w:rPr>
                <w:noProof/>
                <w:webHidden/>
              </w:rPr>
              <w:fldChar w:fldCharType="end"/>
            </w:r>
          </w:hyperlink>
        </w:p>
        <w:p w14:paraId="235E8D8D" w14:textId="35B93771" w:rsidR="00DA18E1" w:rsidRDefault="000B0B6C"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DA18E1">
              <w:rPr>
                <w:noProof/>
                <w:webHidden/>
              </w:rPr>
              <w:t>7</w:t>
            </w:r>
            <w:r w:rsidR="00DA18E1">
              <w:rPr>
                <w:noProof/>
                <w:webHidden/>
              </w:rPr>
              <w:fldChar w:fldCharType="end"/>
            </w:r>
          </w:hyperlink>
        </w:p>
        <w:p w14:paraId="7D6931A9" w14:textId="678523B8" w:rsidR="00DA18E1" w:rsidRDefault="000B0B6C"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DA18E1">
              <w:rPr>
                <w:noProof/>
                <w:webHidden/>
              </w:rPr>
              <w:t>7</w:t>
            </w:r>
            <w:r w:rsidR="00DA18E1">
              <w:rPr>
                <w:noProof/>
                <w:webHidden/>
              </w:rPr>
              <w:fldChar w:fldCharType="end"/>
            </w:r>
          </w:hyperlink>
        </w:p>
        <w:p w14:paraId="47A31F9F" w14:textId="3EC5CE66" w:rsidR="00DA18E1" w:rsidRDefault="000B0B6C"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DA18E1">
              <w:rPr>
                <w:noProof/>
                <w:webHidden/>
              </w:rPr>
              <w:t>8</w:t>
            </w:r>
            <w:r w:rsidR="00DA18E1">
              <w:rPr>
                <w:noProof/>
                <w:webHidden/>
              </w:rPr>
              <w:fldChar w:fldCharType="end"/>
            </w:r>
          </w:hyperlink>
        </w:p>
        <w:p w14:paraId="58010115" w14:textId="64653FB1" w:rsidR="00DA18E1" w:rsidRDefault="000B0B6C"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DA18E1">
              <w:rPr>
                <w:noProof/>
                <w:webHidden/>
              </w:rPr>
              <w:t>9</w:t>
            </w:r>
            <w:r w:rsidR="00DA18E1">
              <w:rPr>
                <w:noProof/>
                <w:webHidden/>
              </w:rPr>
              <w:fldChar w:fldCharType="end"/>
            </w:r>
          </w:hyperlink>
        </w:p>
        <w:p w14:paraId="3993792B" w14:textId="09D677EE" w:rsidR="00DA18E1" w:rsidRDefault="000B0B6C"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DA18E1">
              <w:rPr>
                <w:noProof/>
                <w:webHidden/>
              </w:rPr>
              <w:t>9</w:t>
            </w:r>
            <w:r w:rsidR="00DA18E1">
              <w:rPr>
                <w:noProof/>
                <w:webHidden/>
              </w:rPr>
              <w:fldChar w:fldCharType="end"/>
            </w:r>
          </w:hyperlink>
        </w:p>
        <w:p w14:paraId="699C27BB" w14:textId="2F650867" w:rsidR="00DA18E1" w:rsidRDefault="000B0B6C"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DA18E1">
              <w:rPr>
                <w:noProof/>
                <w:webHidden/>
              </w:rPr>
              <w:t>10</w:t>
            </w:r>
            <w:r w:rsidR="00DA18E1">
              <w:rPr>
                <w:noProof/>
                <w:webHidden/>
              </w:rPr>
              <w:fldChar w:fldCharType="end"/>
            </w:r>
          </w:hyperlink>
        </w:p>
        <w:p w14:paraId="26AD2B38" w14:textId="658899B7" w:rsidR="00DA18E1" w:rsidRDefault="000B0B6C"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DA18E1">
              <w:rPr>
                <w:noProof/>
                <w:webHidden/>
              </w:rPr>
              <w:t>12</w:t>
            </w:r>
            <w:r w:rsidR="00DA18E1">
              <w:rPr>
                <w:noProof/>
                <w:webHidden/>
              </w:rPr>
              <w:fldChar w:fldCharType="end"/>
            </w:r>
          </w:hyperlink>
        </w:p>
        <w:p w14:paraId="5C5FC79A" w14:textId="0609A12D" w:rsidR="00DA18E1" w:rsidRDefault="000B0B6C"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DA18E1">
              <w:rPr>
                <w:noProof/>
                <w:webHidden/>
              </w:rPr>
              <w:t>13</w:t>
            </w:r>
            <w:r w:rsidR="00DA18E1">
              <w:rPr>
                <w:noProof/>
                <w:webHidden/>
              </w:rPr>
              <w:fldChar w:fldCharType="end"/>
            </w:r>
          </w:hyperlink>
        </w:p>
        <w:p w14:paraId="61794AFD" w14:textId="597EA39E" w:rsidR="00DA18E1" w:rsidRDefault="000B0B6C"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DA18E1">
              <w:rPr>
                <w:noProof/>
                <w:webHidden/>
              </w:rPr>
              <w:t>16</w:t>
            </w:r>
            <w:r w:rsidR="00DA18E1">
              <w:rPr>
                <w:noProof/>
                <w:webHidden/>
              </w:rPr>
              <w:fldChar w:fldCharType="end"/>
            </w:r>
          </w:hyperlink>
        </w:p>
        <w:p w14:paraId="053EC945" w14:textId="4FEEAF5C" w:rsidR="00DA18E1" w:rsidRDefault="000B0B6C"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DA18E1">
              <w:rPr>
                <w:noProof/>
                <w:webHidden/>
              </w:rPr>
              <w:t>16</w:t>
            </w:r>
            <w:r w:rsidR="00DA18E1">
              <w:rPr>
                <w:noProof/>
                <w:webHidden/>
              </w:rPr>
              <w:fldChar w:fldCharType="end"/>
            </w:r>
          </w:hyperlink>
        </w:p>
        <w:p w14:paraId="54BC0B1F" w14:textId="3BC58403" w:rsidR="00DA18E1" w:rsidRDefault="000B0B6C"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DA18E1">
              <w:rPr>
                <w:noProof/>
                <w:webHidden/>
              </w:rPr>
              <w:t>17</w:t>
            </w:r>
            <w:r w:rsidR="00DA18E1">
              <w:rPr>
                <w:noProof/>
                <w:webHidden/>
              </w:rPr>
              <w:fldChar w:fldCharType="end"/>
            </w:r>
          </w:hyperlink>
        </w:p>
        <w:p w14:paraId="4D0380CC" w14:textId="7B5BC191" w:rsidR="00DA18E1" w:rsidRDefault="000B0B6C"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DA18E1">
              <w:rPr>
                <w:noProof/>
                <w:webHidden/>
              </w:rPr>
              <w:t>18</w:t>
            </w:r>
            <w:r w:rsidR="00DA18E1">
              <w:rPr>
                <w:noProof/>
                <w:webHidden/>
              </w:rPr>
              <w:fldChar w:fldCharType="end"/>
            </w:r>
          </w:hyperlink>
        </w:p>
        <w:p w14:paraId="1A70F877" w14:textId="6BF28332" w:rsidR="00DA18E1" w:rsidRDefault="000B0B6C"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DA18E1">
              <w:rPr>
                <w:noProof/>
                <w:webHidden/>
              </w:rPr>
              <w:t>19</w:t>
            </w:r>
            <w:r w:rsidR="00DA18E1">
              <w:rPr>
                <w:noProof/>
                <w:webHidden/>
              </w:rPr>
              <w:fldChar w:fldCharType="end"/>
            </w:r>
          </w:hyperlink>
        </w:p>
        <w:p w14:paraId="7AF8A559" w14:textId="7D6E5012" w:rsidR="00DA18E1" w:rsidRDefault="000B0B6C"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DA18E1">
              <w:rPr>
                <w:noProof/>
                <w:webHidden/>
              </w:rPr>
              <w:t>19</w:t>
            </w:r>
            <w:r w:rsidR="00DA18E1">
              <w:rPr>
                <w:noProof/>
                <w:webHidden/>
              </w:rPr>
              <w:fldChar w:fldCharType="end"/>
            </w:r>
          </w:hyperlink>
        </w:p>
        <w:p w14:paraId="2FEC4969" w14:textId="7B5A4758" w:rsidR="00DA18E1" w:rsidRDefault="000B0B6C"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DA18E1">
              <w:rPr>
                <w:noProof/>
                <w:webHidden/>
              </w:rPr>
              <w:t>21</w:t>
            </w:r>
            <w:r w:rsidR="00DA18E1">
              <w:rPr>
                <w:noProof/>
                <w:webHidden/>
              </w:rPr>
              <w:fldChar w:fldCharType="end"/>
            </w:r>
          </w:hyperlink>
        </w:p>
        <w:p w14:paraId="16C90136" w14:textId="3594E6B2" w:rsidR="00DA18E1" w:rsidRDefault="000B0B6C"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DA18E1">
              <w:rPr>
                <w:noProof/>
                <w:webHidden/>
              </w:rPr>
              <w:t>22</w:t>
            </w:r>
            <w:r w:rsidR="00DA18E1">
              <w:rPr>
                <w:noProof/>
                <w:webHidden/>
              </w:rPr>
              <w:fldChar w:fldCharType="end"/>
            </w:r>
          </w:hyperlink>
        </w:p>
        <w:p w14:paraId="384033B5" w14:textId="4B50AA80" w:rsidR="00DA18E1" w:rsidRDefault="000B0B6C"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DA18E1">
              <w:rPr>
                <w:noProof/>
                <w:webHidden/>
              </w:rPr>
              <w:t>22</w:t>
            </w:r>
            <w:r w:rsidR="00DA18E1">
              <w:rPr>
                <w:noProof/>
                <w:webHidden/>
              </w:rPr>
              <w:fldChar w:fldCharType="end"/>
            </w:r>
          </w:hyperlink>
        </w:p>
        <w:p w14:paraId="120C7E59" w14:textId="788BA206" w:rsidR="00DA18E1" w:rsidRDefault="000B0B6C"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DA18E1">
              <w:rPr>
                <w:noProof/>
                <w:webHidden/>
              </w:rPr>
              <w:t>25</w:t>
            </w:r>
            <w:r w:rsidR="00DA18E1">
              <w:rPr>
                <w:noProof/>
                <w:webHidden/>
              </w:rPr>
              <w:fldChar w:fldCharType="end"/>
            </w:r>
          </w:hyperlink>
        </w:p>
        <w:p w14:paraId="0457DCC6" w14:textId="1DF6090A" w:rsidR="00DA18E1" w:rsidRDefault="000B0B6C"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DA18E1">
              <w:rPr>
                <w:noProof/>
                <w:webHidden/>
              </w:rPr>
              <w:t>26</w:t>
            </w:r>
            <w:r w:rsidR="00DA18E1">
              <w:rPr>
                <w:noProof/>
                <w:webHidden/>
              </w:rPr>
              <w:fldChar w:fldCharType="end"/>
            </w:r>
          </w:hyperlink>
        </w:p>
        <w:p w14:paraId="39BD5380" w14:textId="1061ED3D" w:rsidR="00DA18E1" w:rsidRDefault="000B0B6C"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DA18E1">
              <w:rPr>
                <w:noProof/>
                <w:webHidden/>
              </w:rPr>
              <w:t>27</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6B72B9FA"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Pr>
            <w:noProof/>
            <w:webHidden/>
          </w:rPr>
          <w:t>14</w:t>
        </w:r>
        <w:r>
          <w:rPr>
            <w:noProof/>
            <w:webHidden/>
          </w:rPr>
          <w:fldChar w:fldCharType="end"/>
        </w:r>
      </w:hyperlink>
    </w:p>
    <w:p w14:paraId="2A608908" w14:textId="582D37AE" w:rsidR="00DA18E1" w:rsidRDefault="000B0B6C">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DA18E1">
          <w:rPr>
            <w:noProof/>
            <w:webHidden/>
          </w:rPr>
          <w:t>15</w:t>
        </w:r>
        <w:r w:rsidR="00DA18E1">
          <w:rPr>
            <w:noProof/>
            <w:webHidden/>
          </w:rPr>
          <w:fldChar w:fldCharType="end"/>
        </w:r>
      </w:hyperlink>
    </w:p>
    <w:p w14:paraId="5475D4AB" w14:textId="61D87EEC" w:rsidR="00DA18E1" w:rsidRDefault="000B0B6C">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DA18E1">
          <w:rPr>
            <w:noProof/>
            <w:webHidden/>
          </w:rPr>
          <w:t>19</w:t>
        </w:r>
        <w:r w:rsidR="00DA18E1">
          <w:rPr>
            <w:noProof/>
            <w:webHidden/>
          </w:rPr>
          <w:fldChar w:fldCharType="end"/>
        </w:r>
      </w:hyperlink>
    </w:p>
    <w:p w14:paraId="476C7904" w14:textId="64019162" w:rsidR="00DA18E1" w:rsidRDefault="000B0B6C">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DA18E1">
          <w:rPr>
            <w:noProof/>
            <w:webHidden/>
          </w:rPr>
          <w:t>22</w:t>
        </w:r>
        <w:r w:rsidR="00DA18E1">
          <w:rPr>
            <w:noProof/>
            <w:webHidden/>
          </w:rPr>
          <w:fldChar w:fldCharType="end"/>
        </w:r>
      </w:hyperlink>
    </w:p>
    <w:p w14:paraId="276B6094" w14:textId="624603D8" w:rsidR="00DA18E1" w:rsidRDefault="000B0B6C">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DA18E1">
          <w:rPr>
            <w:noProof/>
            <w:webHidden/>
          </w:rPr>
          <w:t>24</w:t>
        </w:r>
        <w:r w:rsidR="00DA18E1">
          <w:rPr>
            <w:noProof/>
            <w:webHidden/>
          </w:rPr>
          <w:fldChar w:fldCharType="end"/>
        </w:r>
      </w:hyperlink>
    </w:p>
    <w:p w14:paraId="5D64C43D" w14:textId="4908F967" w:rsidR="00DA18E1" w:rsidRDefault="000B0B6C">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DA18E1">
          <w:rPr>
            <w:noProof/>
            <w:webHidden/>
          </w:rPr>
          <w:t>24</w:t>
        </w:r>
        <w:r w:rsidR="00DA18E1">
          <w:rPr>
            <w:noProof/>
            <w:webHidden/>
          </w:rPr>
          <w:fldChar w:fldCharType="end"/>
        </w:r>
      </w:hyperlink>
    </w:p>
    <w:p w14:paraId="7DC93405" w14:textId="62BB5D9A" w:rsidR="00DA18E1" w:rsidRDefault="000B0B6C">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DA18E1">
          <w:rPr>
            <w:noProof/>
            <w:webHidden/>
          </w:rPr>
          <w:t>25</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7F453FCE"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Pr="00C26DD6">
          <w:rPr>
            <w:noProof/>
            <w:webHidden/>
          </w:rPr>
          <w:t>11</w:t>
        </w:r>
        <w:r w:rsidRPr="00C26DD6">
          <w:rPr>
            <w:noProof/>
            <w:webHidden/>
          </w:rPr>
          <w:fldChar w:fldCharType="end"/>
        </w:r>
      </w:hyperlink>
    </w:p>
    <w:p w14:paraId="3B90D2FF" w14:textId="49E28646" w:rsidR="00C26DD6" w:rsidRDefault="000B0B6C">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C26DD6">
          <w:rPr>
            <w:noProof/>
            <w:webHidden/>
          </w:rPr>
          <w:t>12</w:t>
        </w:r>
        <w:r w:rsidR="00C26DD6">
          <w:rPr>
            <w:noProof/>
            <w:webHidden/>
          </w:rPr>
          <w:fldChar w:fldCharType="end"/>
        </w:r>
      </w:hyperlink>
    </w:p>
    <w:p w14:paraId="3DFB4E0A" w14:textId="3536842B" w:rsidR="00C26DD6" w:rsidRDefault="000B0B6C">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C26DD6">
          <w:rPr>
            <w:noProof/>
            <w:webHidden/>
          </w:rPr>
          <w:t>14</w:t>
        </w:r>
        <w:r w:rsidR="00C26DD6">
          <w:rPr>
            <w:noProof/>
            <w:webHidden/>
          </w:rPr>
          <w:fldChar w:fldCharType="end"/>
        </w:r>
      </w:hyperlink>
    </w:p>
    <w:p w14:paraId="6CEDA175" w14:textId="63C9E3D3" w:rsidR="00C26DD6" w:rsidRDefault="000B0B6C">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C26DD6">
          <w:rPr>
            <w:noProof/>
            <w:webHidden/>
          </w:rPr>
          <w:t>16</w:t>
        </w:r>
        <w:r w:rsidR="00C26DD6">
          <w:rPr>
            <w:noProof/>
            <w:webHidden/>
          </w:rPr>
          <w:fldChar w:fldCharType="end"/>
        </w:r>
      </w:hyperlink>
    </w:p>
    <w:p w14:paraId="7357FECF" w14:textId="599F09AB" w:rsidR="00C26DD6" w:rsidRDefault="000B0B6C">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C26DD6">
          <w:rPr>
            <w:noProof/>
            <w:webHidden/>
          </w:rPr>
          <w:t>17</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commentRangeStart w:id="1"/>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commentRangeEnd w:id="1"/>
      <w:r w:rsidR="00DF18D5">
        <w:rPr>
          <w:rStyle w:val="Refdecomentario"/>
        </w:rPr>
        <w:commentReference w:id="1"/>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Aurazo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w:t>
      </w:r>
      <w:commentRangeStart w:id="3"/>
      <w:r w:rsidR="002215C9" w:rsidRPr="00594F26">
        <w:rPr>
          <w:highlight w:val="yellow"/>
        </w:rPr>
        <w:t xml:space="preserve">busca identificar las principales variables asociadas con las diferencias de precios </w:t>
      </w:r>
      <w:commentRangeEnd w:id="3"/>
      <w:r w:rsidR="00C17408">
        <w:rPr>
          <w:rStyle w:val="Refdecomentario"/>
        </w:rPr>
        <w:commentReference w:id="3"/>
      </w:r>
      <w:r w:rsidR="002215C9" w:rsidRPr="00594F26">
        <w:rPr>
          <w:highlight w:val="yellow"/>
        </w:rPr>
        <w:t xml:space="preserve">registradas en las estaciones y la variación de precios entre mercados considerando el rol de la ubicación </w:t>
      </w:r>
      <w:r w:rsidR="00221CA5" w:rsidRPr="00594F26">
        <w:rPr>
          <w:highlight w:val="yellow"/>
        </w:rPr>
        <w:t>espacial</w:t>
      </w:r>
      <w:r w:rsidR="002215C9" w:rsidRPr="00594F26">
        <w:rPr>
          <w:highlight w:val="yellow"/>
        </w:rPr>
        <w:t xml:space="preserve"> de </w:t>
      </w:r>
      <w:r w:rsidR="00221CA5" w:rsidRPr="00594F26">
        <w:rPr>
          <w:highlight w:val="yellow"/>
        </w:rPr>
        <w:t>una estación de combustible</w:t>
      </w:r>
      <w:r w:rsidR="002215C9" w:rsidRPr="00594F26">
        <w:rPr>
          <w:highlight w:val="yellow"/>
        </w:rPr>
        <w:t xml:space="preserve"> </w:t>
      </w:r>
      <w:r w:rsidR="00221CA5" w:rsidRPr="00594F26">
        <w:rPr>
          <w:highlight w:val="yellow"/>
        </w:rPr>
        <w:t>con respecto al resto</w:t>
      </w:r>
      <w:r w:rsidR="002215C9">
        <w:t xml:space="preserve">. </w:t>
      </w:r>
      <w:r w:rsidR="002215C9" w:rsidRPr="00594F26">
        <w:rPr>
          <w:highlight w:val="yellow"/>
        </w:rPr>
        <w:t xml:space="preserve">Como segundo objetivo, el trabajo analiza el </w:t>
      </w:r>
      <w:r w:rsidR="00DB157A" w:rsidRPr="00594F26">
        <w:rPr>
          <w:highlight w:val="yellow"/>
        </w:rPr>
        <w:t>impacto de una adquisición de 5</w:t>
      </w:r>
      <w:r w:rsidR="002215C9" w:rsidRPr="00594F26">
        <w:rPr>
          <w:highlight w:val="yellow"/>
        </w:rPr>
        <w:t>% de estaciones operativas en Lima Metropolitana y su efecto en los precios</w:t>
      </w:r>
      <w:r w:rsidR="00DB157A" w:rsidRPr="00594F26">
        <w:rPr>
          <w:highlight w:val="yellow"/>
        </w:rPr>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4" w:name="_Ref5724450"/>
      <w:bookmarkStart w:id="5" w:name="_Toc6348713"/>
      <w:r w:rsidRPr="002C12C7">
        <w:lastRenderedPageBreak/>
        <w:t>Marco</w:t>
      </w:r>
      <w:r>
        <w:t xml:space="preserve"> Teórico</w:t>
      </w:r>
      <w:bookmarkEnd w:id="4"/>
      <w:bookmarkEnd w:id="5"/>
    </w:p>
    <w:p w14:paraId="535D3837" w14:textId="4FE52810" w:rsidR="00FE424F" w:rsidRPr="002C12C7" w:rsidRDefault="00FE424F" w:rsidP="002C12C7">
      <w:pPr>
        <w:pStyle w:val="Ttulo2"/>
      </w:pPr>
      <w:bookmarkStart w:id="6" w:name="_Toc6348714"/>
      <w:commentRangeStart w:id="7"/>
      <w:r w:rsidRPr="002C12C7">
        <w:t>Generalidades sobre el mercado de combustibles líquidos</w:t>
      </w:r>
      <w:bookmarkEnd w:id="6"/>
      <w:commentRangeEnd w:id="7"/>
      <w:r w:rsidR="00594F26">
        <w:rPr>
          <w:rStyle w:val="Refdecomentario"/>
          <w:b w:val="0"/>
        </w:rPr>
        <w:commentReference w:id="7"/>
      </w:r>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r w:rsidR="008D701F">
        <w:rPr>
          <w:i/>
        </w:rPr>
        <w:t xml:space="preserve">commodity,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8" w:name="_Ref5566273"/>
      <w:bookmarkStart w:id="9" w:name="_Toc6348715"/>
      <w:r w:rsidRPr="00FA2CF8">
        <w:lastRenderedPageBreak/>
        <w:t xml:space="preserve">Revisión de la </w:t>
      </w:r>
      <w:r w:rsidRPr="002C12C7">
        <w:t>literatura</w:t>
      </w:r>
      <w:bookmarkEnd w:id="8"/>
      <w:bookmarkEnd w:id="9"/>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r w:rsidR="00D466ED">
        <w:t xml:space="preserve">Clemenz y Gugler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Contín-Pilart</w:t>
      </w:r>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Clemenz y Gugler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r w:rsidRPr="00FA2CF8">
        <w:rPr>
          <w:rFonts w:ascii="Times New Roman" w:hAnsi="Times New Roman"/>
        </w:rPr>
        <w:t>Alderighi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interespacial.</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Slad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Houd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Manuszak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r>
        <w:lastRenderedPageBreak/>
        <w:t>Houde encuentra que los precios se encuentran afectados por la distribución de trabajadores en su traslado a sus centros laborales. Por otra parte, Manuszak halla que las fusiones entre mayoristas de combustibles permiten que estas extraigan mayores rentas de sus contrapartes minoristas afiliadas, además de beneficiarse en el proceso los mayoristas y minoristas no involucrados en la fusión.</w:t>
      </w:r>
    </w:p>
    <w:p w14:paraId="23CEEC6A" w14:textId="5D42A018" w:rsidR="00FA2CF8" w:rsidRPr="00FA2CF8" w:rsidRDefault="00FA2CF8" w:rsidP="00F57A1B">
      <w:commentRangeStart w:id="10"/>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Hosken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eiss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commentRangeEnd w:id="10"/>
      <w:r w:rsidR="006B1632">
        <w:rPr>
          <w:rStyle w:val="Refdecomentario"/>
        </w:rPr>
        <w:commentReference w:id="10"/>
      </w:r>
    </w:p>
    <w:p w14:paraId="3641835D" w14:textId="1BC9BC45" w:rsidR="00796456" w:rsidRDefault="00B714F9" w:rsidP="00796456">
      <w:pPr>
        <w:pStyle w:val="Ttulo2"/>
      </w:pPr>
      <w:bookmarkStart w:id="11" w:name="_Toc6348716"/>
      <w:r w:rsidRPr="00CD64C6">
        <w:t>Modelos</w:t>
      </w:r>
      <w:r>
        <w:t xml:space="preserve"> de econometría espacial</w:t>
      </w:r>
      <w:bookmarkEnd w:id="11"/>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12"/>
      <w:r w:rsidR="008A5B92">
        <w:t>dos procesos generadores de datos simultáneos</w:t>
      </w:r>
      <w:commentRangeEnd w:id="12"/>
      <w:r w:rsidR="006B1632">
        <w:rPr>
          <w:rStyle w:val="Refdecomentario"/>
        </w:rPr>
        <w:commentReference w:id="12"/>
      </w:r>
      <w:r w:rsidR="008A5B92">
        <w:t>:</w:t>
      </w:r>
    </w:p>
    <w:p w14:paraId="4EDADDA4" w14:textId="0DFAA3F9" w:rsidR="008A5B92" w:rsidRPr="00137AA9" w:rsidRDefault="000B0B6C"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3" w:name="_Toc6348717"/>
      <w:r w:rsidRPr="002C12C7">
        <w:t>Modelo general de Manski</w:t>
      </w:r>
      <w:bookmarkEnd w:id="13"/>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lastRenderedPageBreak/>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14"/>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14"/>
      <w:r w:rsidR="006B1632">
        <w:rPr>
          <w:rStyle w:val="Refdecomentario"/>
        </w:rPr>
        <w:commentReference w:id="14"/>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15"/>
      <w:r>
        <w:t>coeficiente espacial autoregresivo</w:t>
      </w:r>
      <w:commentRangeEnd w:id="15"/>
      <w:r w:rsidR="00A97EFE">
        <w:rPr>
          <w:rStyle w:val="Refdecomentario"/>
        </w:rPr>
        <w:commentReference w:id="15"/>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6" w:name="_Ref5724351"/>
      <w:bookmarkStart w:id="17" w:name="_Toc6348718"/>
      <w:r>
        <w:t>Modelos derivados del modelo de Manski</w:t>
      </w:r>
      <w:bookmarkEnd w:id="16"/>
      <w:bookmarkEnd w:id="17"/>
    </w:p>
    <w:p w14:paraId="73F0EF7B" w14:textId="4AF360AB" w:rsidR="004C4ACE" w:rsidRDefault="004C4ACE" w:rsidP="00AD5B83">
      <w:commentRangeStart w:id="18"/>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F2093F" w:rsidRPr="003D7632">
        <w:t xml:space="preserve">Gráfico </w:t>
      </w:r>
      <w:r w:rsidR="00F2093F">
        <w:rPr>
          <w:noProof/>
        </w:rPr>
        <w:t>2</w:t>
      </w:r>
      <w:r w:rsidR="00660EDE" w:rsidRPr="00660EDE">
        <w:fldChar w:fldCharType="end"/>
      </w:r>
      <w:r w:rsidR="00660EDE">
        <w:t>.</w:t>
      </w:r>
      <w:commentRangeEnd w:id="18"/>
      <w:r w:rsidR="004C37AB">
        <w:rPr>
          <w:rStyle w:val="Refdecomentario"/>
        </w:rPr>
        <w:commentReference w:id="18"/>
      </w:r>
    </w:p>
    <w:p w14:paraId="7819B231" w14:textId="7AB2729A" w:rsidR="007C4FE0" w:rsidRPr="00660EDE" w:rsidRDefault="007C4FE0" w:rsidP="007C4FE0">
      <w:pPr>
        <w:pStyle w:val="Descripcin"/>
        <w:keepNext/>
        <w:rPr>
          <w:i/>
          <w:color w:val="000000" w:themeColor="text1"/>
        </w:rPr>
      </w:pPr>
      <w:bookmarkStart w:id="19" w:name="_Ref6341414"/>
      <w:bookmarkStart w:id="20"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F2093F">
        <w:rPr>
          <w:i/>
          <w:noProof/>
          <w:color w:val="000000" w:themeColor="text1"/>
        </w:rPr>
        <w:t>1</w:t>
      </w:r>
      <w:r w:rsidRPr="00660EDE">
        <w:rPr>
          <w:i/>
          <w:color w:val="000000" w:themeColor="text1"/>
        </w:rPr>
        <w:fldChar w:fldCharType="end"/>
      </w:r>
      <w:bookmarkEnd w:id="19"/>
      <w:r w:rsidR="00660EDE" w:rsidRPr="00660EDE">
        <w:rPr>
          <w:i/>
          <w:color w:val="000000" w:themeColor="text1"/>
        </w:rPr>
        <w:t>: Modelos de dependencia espacial para datos de corte transversal</w:t>
      </w:r>
      <w:bookmarkEnd w:id="2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AE1C91" w:rsidRPr="009E0813" w:rsidRDefault="00AE1C9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AE1C91" w:rsidRPr="009E0813" w:rsidRDefault="00AE1C9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AE1C91" w:rsidRPr="009E0813" w:rsidRDefault="00AE1C91"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xmlns:mv="urn:schemas-microsoft-com:mac:vml" xmlns:mo="http://schemas.microsoft.com/office/mac/office/2008/main">
            <w:pict>
              <v:group w14:anchorId="256D64F6" id="Lienzo 7" o:spid="_x0000_s1026" style="position:absolute;left:0;text-align:left;margin-left:.25pt;margin-top:.25pt;width:448.25pt;height:251.65pt;z-index:251669504" coordsize="5692775,319595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&#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75;height:3195955;visibility:visible;mso-wrap-style:square">
                  <v:fill o:detectmouseclick="t"/>
                  <v:path o:connecttype="none"/>
                </v:shape>
                <v:rect id="Rectángulo 8" o:spid="_x0000_s1028" style="position:absolute;left:1848874;top:246401;width:1808725;height:405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lc7wAAA&#10;ANoAAAAPAAAAZHJzL2Rvd25yZXYueG1sRE/LisIwFN0P+A/hCu7GdBRFO0YRQfCxEB8Ll5fmTlum&#10;uWmTaOvfTxYDLg/nvVh1phJPcr60rOBrmIAgzqwuOVdwu24/ZyB8QNZYWSYFL/KwWvY+Fphq2/KZ&#10;npeQixjCPkUFRQh1KqXPCjLoh7YmjtyPdQZDhC6X2mEbw00lR0kylQZLjg0F1rQpKPu9PIyCa+uO&#10;p9ukO+7uzfi1b6Y4mx8apQb9bv0NIlAX3uJ/904riFvjlXgD5PIP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azlc7wAAAANoAAAAPAAAAAAAAAAAAAAAAAJcCAABkcnMvZG93bnJl&#10;di54bWxQSwUGAAAAAAQABAD1AAAAhAMAAAAA&#10;" filled="f" strokecolor="black [3213]" strokeweight=".5pt">
                  <v:textbox style="mso-fit-shape-to-text:t" inset="2mm,0,0,0">
                    <w:txbxContent>
                      <w:p w14:paraId="183CF1EE" w14:textId="5B19CEA1" w:rsidR="00AE1C91" w:rsidRPr="009E0813" w:rsidRDefault="00AE1C9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83;top:1304157;width:1808725;height:405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cFJjwgAA&#10;ANsAAAAPAAAAZHJzL2Rvd25yZXYueG1sRE9Li8IwEL4v+B/CCHtbU1cUrUYRYcHVw+Lj4HFoxrbY&#10;TNok2vrvNwsL3ubje85i1ZlKPMj50rKC4SABQZxZXXKu4Hz6+piC8AFZY2WZFDzJw2rZe1tgqm3L&#10;B3ocQy5iCPsUFRQh1KmUPivIoB/YmjhyV+sMhghdLrXDNoabSn4myUQaLDk2FFjTpqDsdrwbBafW&#10;7X/O426/vTSj53czwels1yj13u/WcxCBuvAS/7u3Os4fwt8v8QC5/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IBwUmPCAAAA2wAAAA8AAAAAAAAAAAAAAAAAlwIAAGRycy9kb3du&#10;cmV2LnhtbFBLBQYAAAAABAAEAPUAAACGAwAAAAA=&#10;" filled="f" strokecolor="black [3213]" strokeweight=".5pt">
                  <v:textbox style="mso-fit-shape-to-text:t" inset="2mm,0,0,0">
                    <w:txbxContent>
                      <w:p w14:paraId="1D62DE7F" w14:textId="79610176" w:rsidR="00AE1C91" w:rsidRPr="009E0813" w:rsidRDefault="00AE1C91"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40;top:1303474;width:1808725;height:403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woswUwgAA&#10;ANsAAAAPAAAAZHJzL2Rvd25yZXYueG1sRE9Li8IwEL4v+B/CCHtbU5UVrUaRhQV3PYiPg8ehGdti&#10;M2mTaOu/3ywI3ubje85i1ZlK3Mn50rKC4SABQZxZXXKu4HT8/piC8AFZY2WZFDzIw2rZe1tgqm3L&#10;e7ofQi5iCPsUFRQh1KmUPivIoB/YmjhyF+sMhghdLrXDNoabSo6SZCINlhwbCqzpq6DsergZBcfW&#10;bXenz267OTfjx08zwenst1Hqvd+t5yACdeElfro3Os4fwf8v8QC5/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CizBTCAAAA2wAAAA8AAAAAAAAAAAAAAAAAlwIAAGRycy9kb3du&#10;cmV2LnhtbFBLBQYAAAAABAAEAPUAAACGAwAAAAA=&#10;" filled="f" strokecolor="black [3213]" strokeweight=".5pt">
                  <v:textbox style="mso-fit-shape-to-text:t" inset="2mm,0,0,0">
                    <w:txbxContent>
                      <w:p w14:paraId="143010AC" w14:textId="70C0CE37"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04;top:1303852;width:1808725;height:40576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7mmPwgAA&#10;ANsAAAAPAAAAZHJzL2Rvd25yZXYueG1sRE9Li8IwEL4v+B/CCN7W1JUVrUaRhQVdD+Lj4HFoxrbY&#10;TNoka+u/3ywI3ubje85i1ZlK3Mn50rKC0TABQZxZXXKu4Hz6fp+C8AFZY2WZFDzIw2rZe1tgqm3L&#10;B7ofQy5iCPsUFRQh1KmUPivIoB/amjhyV+sMhghdLrXDNoabSn4kyUQaLDk2FFjTV0HZ7fhrFJxa&#10;t9ufP7vd5tKMH9tmgtPZT6PUoN+t5yACdeElfro3Os4fw/8v8QC5/A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B/uaY/CAAAA2wAAAA8AAAAAAAAAAAAAAAAAlwIAAGRycy9kb3du&#10;cmV2LnhtbFBLBQYAAAAABAAEAPUAAACGAwAAAAA=&#10;" filled="f" strokecolor="black [3213]" strokeweight=".5pt">
                  <v:textbox style="mso-fit-shape-to-text:t" inset="2mm,0,0,0">
                    <w:txbxContent>
                      <w:p w14:paraId="1C7229A1" w14:textId="790553AE"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0,0l21600,21600e" filled="f">
                  <v:path arrowok="t" fillok="f" o:connecttype="none"/>
                  <o:lock v:ext="edit" shapetype="t"/>
                </v:shapetype>
                <v:shape id="Conector recto de flecha 9" o:spid="_x0000_s1032" type="#_x0000_t32" style="position:absolute;left:1033670;top:652254;width:1455089;height:652062;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DnPxcQAAADaAAAADwAAAGRycy9kb3ducmV2LnhtbESPQWvCQBSE7wX/w/IEb80mCq1G1yBC&#10;W+2tMaDeHtlnEsy+Ddmtpv/eLRR6HGbmG2aVDaYVN+pdY1lBEsUgiEurG64UFIe35zkI55E1tpZJ&#10;wQ85yNajpxWm2t75i265r0SAsEtRQe19l0rpypoMush2xMG72N6gD7KvpO7xHuCmldM4fpEGGw4L&#10;NXa0ram85t9Gwas8fsTzcjdNFrPidN7mdv/5bpWajIfNEoSnwf+H/9o7rWABv1fCDZDrB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sOc/FxAAAANoAAAAPAAAAAAAAAAAA&#10;AAAAAKECAABkcnMvZG93bnJldi54bWxQSwUGAAAAAAQABAD5AAAAkgMAAAAA&#10;" strokecolor="black [3213]">
                  <v:stroke endarrow="block"/>
                </v:shape>
                <v:shape id="Conector recto de flecha 10" o:spid="_x0000_s1033" type="#_x0000_t32" style="position:absolute;left:2767054;top:652254;width:0;height:65236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ZiYl8UAAADbAAAADwAAAAAAAAAA&#10;AAAAAAChAgAAZHJzL2Rvd25yZXYueG1sUEsFBgAAAAAEAAQA+QAAAJMDAAAAAA==&#10;" strokecolor="black [3213]">
                  <v:stroke endarrow="block"/>
                </v:shape>
                <v:shape id="Conector recto de flecha 14" o:spid="_x0000_s1034" type="#_x0000_t32" style="position:absolute;left:3124863;top:652254;width:1562985;height:652062;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qOelMMAAADbAAAADwAAAGRycy9kb3ducmV2LnhtbERP30vDMBB+F/wfwg32ZtOJjFGXDZ0I&#10;sqfZbYhvR3M21ebSJVlb/3sjDPZ2H9/PW65H24qefGgcK5hlOQjiyumGawWH/evdAkSIyBpbx6Tg&#10;lwKsV7c3Syy0G/id+jLWIoVwKFCBibErpAyVIYshcx1x4r6ctxgT9LXUHocUblt5n+dzabHh1GCw&#10;o42h6qc8WwVtvx1Ox/P3ybzs+n25+fg0z75TajoZnx5BRBrjVXxxv+k0/wH+f0kHyN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G6jnpTDAAAA2wAAAA8AAAAAAAAAAAAA&#10;AAAAoQIAAGRycy9kb3ducmV2LnhtbFBLBQYAAAAABAAEAPkAAACRAwAAAAA=&#10;" strokecolor="black [3213]">
                  <v:stroke endarrow="block"/>
                </v:shape>
                <v:rect id="Rectángulo 17" o:spid="_x0000_s1035" style="position:absolute;left:680034;top:1994792;width:1808725;height:403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g1W+MwwAA&#10;ANsAAAAPAAAAZHJzL2Rvd25yZXYueG1sRE9La8JAEL4X+h+WKfSmm1p8NGYVKRRsPYiaQ49DdkxC&#10;s7PJ7tbEf+8WhN7m43tOth5MIy7kfG1Zwcs4AUFcWF1zqSA/fYwWIHxA1thYJgVX8rBePT5kmGrb&#10;84Eux1CKGMI+RQVVCG0qpS8qMujHtiWO3Nk6gyFCV0rtsI/hppGTJJlJgzXHhgpbeq+o+Dn+GgWn&#10;3u32+XTYbb+71+tnN8PF21en1PPTsFmCCDSEf/HdvdVx/hz+fokHyNUN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g1W+MwwAAANsAAAAPAAAAAAAAAAAAAAAAAJcCAABkcnMvZG93&#10;bnJldi54bWxQSwUGAAAAAAQABAD1AAAAhwMAAAAA&#10;" filled="f" strokecolor="black [3213]" strokeweight=".5pt">
                  <v:textbox style="mso-fit-shape-to-text:t" inset="2mm,0,0,0">
                    <w:txbxContent>
                      <w:p w14:paraId="40D3D371" w14:textId="4DD96BB0"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63;top:1995213;width:1808725;height:403167;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upFyxAAA&#10;ANsAAAAPAAAAZHJzL2Rvd25yZXYueG1sRI/RasJAEEXfC/7DMkJfim4qtGh0FbEIBQslxg8YsuMm&#10;mp0N2VXTv+88FPo2w71z75nVZvCtulMfm8AGXqcZKOIq2IadgVO5n8xBxYRssQ1MBn4owmY9elph&#10;bsODC7ofk1MSwjFHA3VKXa51rGryGKehIxbtHHqPSdbeadvjQ8J9q2dZ9q49NiwNNXa0q6m6Hm/e&#10;AB6Gb1cczmV3Kb8Kt/i4vbXuxZjn8bBdgko0pH/z3/WnFXyBlV9kAL3+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LqRcsQAAADbAAAADwAAAAAAAAAAAAAAAACXAgAAZHJzL2Rv&#10;d25yZXYueG1sUEsFBgAAAAAEAAQA9QAAAIgDAAAAAA==&#10;" filled="f" strokecolor="black [3213]" strokeweight=".5pt">
                  <v:textbox inset="2mm,0,0,0">
                    <w:txbxContent>
                      <w:p w14:paraId="1E86B0D2" w14:textId="534DF8A8"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AE1C91" w:rsidRPr="009E0813" w:rsidRDefault="00AE1C91"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79;top:2670413;width:1808725;height:40322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l5lwgAA&#10;ANsAAAAPAAAAZHJzL2Rvd25yZXYueG1sRE9Li8IwEL4v+B/CCHtbU1cUrUYRYcHVw+Lj4HFoxrbY&#10;TNok2vrvNwsL3ubje85i1ZlKPMj50rKC4SABQZxZXXKu4Hz6+piC8AFZY2WZFDzJw2rZe1tgqm3L&#10;B3ocQy5iCPsUFRQh1KmUPivIoB/YmjhyV+sMhghdLrXDNoabSn4myUQaLDk2FFjTpqDsdrwbBafW&#10;7X/O426/vTSj53czwels1yj13u/WcxCBuvAS/7u3Os6fwd8v8QC5/AU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4GXmXCAAAA2wAAAA8AAAAAAAAAAAAAAAAAlwIAAGRycy9kb3du&#10;cmV2LnhtbFBLBQYAAAAABAAEAPUAAACGAwAAAAA=&#10;" filled="f" strokecolor="black [3213]" strokeweight=".5pt">
                  <v:textbox style="mso-fit-shape-to-text:t" inset="2mm,0,0,0">
                    <w:txbxContent>
                      <w:p w14:paraId="78E4B63D" w14:textId="0B3270F0" w:rsidR="00AE1C91" w:rsidRPr="009E0813" w:rsidRDefault="00AE1C91"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AE1C91" w:rsidRPr="009E0813" w:rsidRDefault="00AE1C91"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40;top:2398380;width:584619;height:272597;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e87D8MAAADbAAAADwAAAGRycy9kb3ducmV2LnhtbERP30vDMBB+F/wfwg32ZtMJjlGXDZ0I&#10;sqfZbYhvR3M21ebSJVlb/3sjDPZ2H9/PW65H24qefGgcK5hlOQjiyumGawWH/evdAkSIyBpbx6Tg&#10;lwKsV7c3Syy0G/id+jLWIoVwKFCBibErpAyVIYshcx1x4r6ctxgT9LXUHocUblt5n+dzabHh1GCw&#10;o42h6qc8WwVtvx1Ox/P3ybzs+n25+fg0z75TajoZnx5BRBrjVXxxv+k0/wH+f0kHyNUfAA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AHvOw/DAAAA2wAAAA8AAAAAAAAAAAAA&#10;AAAAoQIAAGRycy9kb3ducmV2LnhtbFBLBQYAAAAABAAEAPkAAACRAwAAAAA=&#10;" strokecolor="black [3213]">
                  <v:stroke endarrow="block"/>
                </v:shape>
                <v:shape id="Conector recto de flecha 16" o:spid="_x0000_s1039" type="#_x0000_t32" style="position:absolute;left:3244133;top:2398380;width:596347;height:272211;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type id="_x0000_t202" coordsize="21600,21600" o:spt="202" path="m0,0l0,21600,21600,21600,21600,0xe">
                  <v:stroke joinstyle="miter"/>
                  <v:path gradientshapeok="t" o:connecttype="rect"/>
                </v:shapetype>
                <v:shape id="Cuadro de texto 22" o:spid="_x0000_s1040" type="#_x0000_t202" style="position:absolute;left:1637970;top:2424531;width:544860;height:2139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5evewwAA&#10;ANsAAAAPAAAAZHJzL2Rvd25yZXYueG1sRI9Bi8IwFITvgv8hPMGbphYUqUaRguwi7kHXi7dn82yL&#10;zUttotb99UYQ9jjMzDfMfNmaStypcaVlBaNhBII4s7rkXMHhdz2YgnAeWWNlmRQ8ycFy0e3MMdH2&#10;wTu6730uAoRdggoK7+tESpcVZNANbU0cvLNtDPogm1zqBh8BbioZR9FEGiw5LBRYU1pQdtnfjIJN&#10;uv7B3Sk2078q/dqeV/X1cBwr1e+1qxkIT63/D3/a31pBHMP7S/gBcvEC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F5evewwAAANsAAAAPAAAAAAAAAAAAAAAAAJcCAABkcnMvZG93&#10;bnJldi54bWxQSwUGAAAAAAQABAD1AAAAhwMAAAAA&#10;" filled="f" stroked="f" strokeweight=".5pt">
                  <v:textbox>
                    <w:txbxContent>
                      <w:p w14:paraId="3579727E" w14:textId="5B33D819"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75;top:2446663;width:544860;height:213962;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lQNYxxQAA&#10;ANsAAAAPAAAAZHJzL2Rvd25yZXYueG1sRI9Pi8IwFMTvC/sdwlvwtqYWFekaRQqyInrwz8Xb2+bZ&#10;FpuXbhO1+umNIHgcZuY3zHjamkpcqHGlZQW9bgSCOLO65FzBfjf/HoFwHlljZZkU3MjBdPL5McZE&#10;2ytv6LL1uQgQdgkqKLyvEyldVpBB17U1cfCOtjHog2xyqRu8BripZBxFQ2mw5LBQYE1pQdlpezYK&#10;lul8jZu/2IzuVfq7Os7q//1hoFTnq539gPDU+nf41V5oBXEfnl/CD5CTB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GVA1jHFAAAA2wAAAA8AAAAAAAAAAAAAAAAAlwIAAGRycy9k&#10;b3ducmV2LnhtbFBLBQYAAAAABAAEAPUAAACJAwAAAAA=&#10;" filled="f" stroked="f" strokeweight=".5pt">
                  <v:textbox>
                    <w:txbxContent>
                      <w:p w14:paraId="6945944A" w14:textId="1F485E63"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39;top:1710138;width:1057523;height:285075;flip:x;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ipQVu8UAAADbAAAADwAAAGRycy9kb3ducmV2LnhtbESPQWvCQBSE7wX/w/KE3uomEaqmrkEE&#10;W+2tUWh7e2SfSTD7NmS3Sfrv3YLQ4zAz3zDrbDSN6KlztWUF8SwCQVxYXXOp4HzaPy1BOI+ssbFM&#10;Cn7JQbaZPKwx1XbgD+pzX4oAYZeigsr7NpXSFRUZdDPbEgfvYjuDPsiulLrDIcBNI5MoepYGaw4L&#10;Fba0q6i45j9GwUJ+vkXL4pDEq/n563uX2+P7q1XqcTpuX0B4Gv1/+N4+aAXJHP6+hB8gNz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ipQVu8UAAADbAAAADwAAAAAAAAAA&#10;AAAAAAChAgAAZHJzL2Rvd25yZXYueG1sUEsFBgAAAAAEAAQA+QAAAJMDAAAAAA==&#10;" strokecolor="black [3213]">
                  <v:stroke endarrow="block"/>
                </v:shape>
                <v:shape id="Conector recto de flecha 25" o:spid="_x0000_s1043" type="#_x0000_t32" style="position:absolute;left:2814762;top:1710138;width:1228673;height:284786;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Cuadro de texto 27" o:spid="_x0000_s1044" type="#_x0000_t202" style="position:absolute;left:3442915;top:1710383;width:842838;height:298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VkkhGxQAA&#10;ANsAAAAPAAAAZHJzL2Rvd25yZXYueG1sRI9Li8JAEITvC/sfhl7wtk4M+CDrKBKQFdGDj4u33kyb&#10;BDM92cyo0V/vCILHoqq+osbT1lTiQo0rLSvodSMQxJnVJecK9rv59wiE88gaK8uk4EYOppPPjzEm&#10;2l55Q5etz0WAsEtQQeF9nUjpsoIMuq6tiYN3tI1BH2STS93gNcBNJeMoGkiDJYeFAmtKC8pO27NR&#10;sEzna9z8xWZ0r9Lf1XFW/+8PfaU6X+3sB4Sn1r/Dr/ZCK4iH8PwSfoCcP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JWSSEbFAAAA2wAAAA8AAAAAAAAAAAAAAAAAlwIAAGRycy9k&#10;b3ducmV2LnhtbFBLBQYAAAAABAAEAPUAAACJAwAAAAA=&#10;" filled="f" stroked="f" strokeweight=".5pt">
                  <v:textbox>
                    <w:txbxContent>
                      <w:p w14:paraId="629E9BF8" w14:textId="2D2CACD7"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56;top:1710385;width:842838;height:298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Ddw0wgAA&#10;ANsAAAAPAAAAZHJzL2Rvd25yZXYueG1sRE/LasJAFN0L/sNwC+500oAi0VEkIC3FLnxs3N1mrkno&#10;zJ2YmSaxX+8sCl0eznu9HawRHbW+dqzgdZaAIC6crrlUcDnvp0sQPiBrNI5JwYM8bDfj0Roz7Xo+&#10;UncKpYgh7DNUUIXQZFL6oiKLfuYa4sjdXGsxRNiWUrfYx3BrZJokC2mx5thQYUN5RcX36ccq+Mj3&#10;n3j8Su3y1+Rvh9uuuV+uc6UmL8NuBSLQEP7Ff+53rSCNY+OX+APk5gk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QN3DTCAAAA2wAAAA8AAAAAAAAAAAAAAAAAlwIAAGRycy9kb3du&#10;cmV2LnhtbFBLBQYAAAAABAAEAPUAAACGAwAAAAA=&#10;" filled="f" stroked="f" strokeweight=".5pt">
                  <v:textbox>
                    <w:txbxContent>
                      <w:p w14:paraId="05444E31" w14:textId="6EC5B36C" w:rsidR="00AE1C91" w:rsidRPr="007C4FE0" w:rsidRDefault="00AE1C91"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11D02E9A"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0692D83D" w14:textId="77777777" w:rsidR="00944BE0" w:rsidRDefault="00944BE0" w:rsidP="002C12C7">
      <w:pPr>
        <w:pStyle w:val="Ttulo2"/>
      </w:pPr>
      <w:r>
        <w:lastRenderedPageBreak/>
        <w:t xml:space="preserve"> </w:t>
      </w:r>
      <w:bookmarkStart w:id="21" w:name="_Toc6348719"/>
      <w:r>
        <w:t>Selección de la matriz de pesos espaciales</w:t>
      </w:r>
      <w:bookmarkEnd w:id="21"/>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0B62BAE7"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F2093F" w:rsidRPr="003D7632">
        <w:t xml:space="preserve">Gráfico </w:t>
      </w:r>
      <w:r w:rsidR="00F2093F">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431B5DDD" w:rsidR="00F7414C" w:rsidRPr="003D7632" w:rsidRDefault="00F7414C" w:rsidP="00F52BE8">
      <w:pPr>
        <w:pStyle w:val="Descripcin"/>
      </w:pPr>
      <w:bookmarkStart w:id="22" w:name="_Ref5740583"/>
      <w:bookmarkStart w:id="23" w:name="_Ref5740577"/>
      <w:bookmarkStart w:id="24" w:name="_Toc6348819"/>
      <w:r w:rsidRPr="003D7632">
        <w:t xml:space="preserve">Gráfico </w:t>
      </w:r>
      <w:r w:rsidRPr="003D7632">
        <w:fldChar w:fldCharType="begin"/>
      </w:r>
      <w:r w:rsidRPr="003D7632">
        <w:instrText xml:space="preserve"> SEQ Gráfico \* ARABIC </w:instrText>
      </w:r>
      <w:r w:rsidRPr="003D7632">
        <w:fldChar w:fldCharType="separate"/>
      </w:r>
      <w:r w:rsidR="00F2093F">
        <w:rPr>
          <w:noProof/>
        </w:rPr>
        <w:t>2</w:t>
      </w:r>
      <w:r w:rsidRPr="003D7632">
        <w:fldChar w:fldCharType="end"/>
      </w:r>
      <w:bookmarkEnd w:id="22"/>
      <w:r w:rsidRPr="003D7632">
        <w:t xml:space="preserve">. </w:t>
      </w:r>
      <w:bookmarkStart w:id="25" w:name="_Ref5740572"/>
      <w:r w:rsidR="003D7632" w:rsidRPr="003D7632">
        <w:t xml:space="preserve">Construcción de polígonos de Thiessen alrededor </w:t>
      </w:r>
      <w:r w:rsidR="003D7632" w:rsidRPr="00F52BE8">
        <w:t>de</w:t>
      </w:r>
      <w:r w:rsidR="003D7632" w:rsidRPr="003D7632">
        <w:t xml:space="preserve"> 20 observaciones</w:t>
      </w:r>
      <w:bookmarkEnd w:id="23"/>
      <w:bookmarkEnd w:id="24"/>
      <w:bookmarkEnd w:id="25"/>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D51DF01" w:rsidR="005566A4"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bookmarkStart w:id="26" w:name="_Toc6348720"/>
      <w:r>
        <w:lastRenderedPageBreak/>
        <w:t>Mercado de combustibles líquidos en Lima Metropolitana</w:t>
      </w:r>
      <w:bookmarkEnd w:id="26"/>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77777777" w:rsidR="00F752E8" w:rsidRDefault="00F752E8" w:rsidP="00F752E8">
      <w:pPr>
        <w:pStyle w:val="Descripcin"/>
        <w:keepNext/>
      </w:pPr>
      <w:bookmarkStart w:id="27" w:name="_Toc6348796"/>
      <w:r>
        <w:t xml:space="preserve">Tabla </w:t>
      </w:r>
      <w:r>
        <w:fldChar w:fldCharType="begin"/>
      </w:r>
      <w:r>
        <w:instrText xml:space="preserve"> SEQ Tabla \* ARABIC </w:instrText>
      </w:r>
      <w:r>
        <w:fldChar w:fldCharType="separate"/>
      </w:r>
      <w:r>
        <w:rPr>
          <w:noProof/>
        </w:rPr>
        <w:t>1</w:t>
      </w:r>
      <w:r>
        <w:fldChar w:fldCharType="end"/>
      </w:r>
      <w:r>
        <w:t>: Número de estaciones por razón social para Perú y Lima</w:t>
      </w:r>
      <w:bookmarkEnd w:id="27"/>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94F26">
        <w:trPr>
          <w:jc w:val="center"/>
        </w:trPr>
        <w:tc>
          <w:tcPr>
            <w:tcW w:w="2694" w:type="dxa"/>
          </w:tcPr>
          <w:p w14:paraId="56868235" w14:textId="77777777" w:rsidR="00F752E8" w:rsidRDefault="00F752E8" w:rsidP="00594F26">
            <w:pPr>
              <w:spacing w:after="0" w:line="240" w:lineRule="auto"/>
            </w:pPr>
            <w:r>
              <w:t xml:space="preserve">Razón social </w:t>
            </w:r>
          </w:p>
        </w:tc>
        <w:tc>
          <w:tcPr>
            <w:tcW w:w="1133" w:type="dxa"/>
          </w:tcPr>
          <w:p w14:paraId="013E11E9" w14:textId="77777777" w:rsidR="00F752E8" w:rsidRDefault="00F752E8" w:rsidP="00594F26">
            <w:pPr>
              <w:spacing w:after="0" w:line="240" w:lineRule="auto"/>
              <w:jc w:val="right"/>
            </w:pPr>
            <w:r>
              <w:t>Perú</w:t>
            </w:r>
          </w:p>
        </w:tc>
        <w:tc>
          <w:tcPr>
            <w:tcW w:w="1133" w:type="dxa"/>
          </w:tcPr>
          <w:p w14:paraId="4541C547" w14:textId="77777777" w:rsidR="00F752E8" w:rsidRDefault="00F752E8" w:rsidP="00594F26">
            <w:pPr>
              <w:spacing w:after="0" w:line="240" w:lineRule="auto"/>
              <w:jc w:val="right"/>
            </w:pPr>
            <w:r>
              <w:t>Lima</w:t>
            </w:r>
          </w:p>
        </w:tc>
      </w:tr>
      <w:tr w:rsidR="00F752E8" w14:paraId="23F5512D" w14:textId="77777777" w:rsidTr="00594F26">
        <w:trPr>
          <w:jc w:val="center"/>
        </w:trPr>
        <w:tc>
          <w:tcPr>
            <w:tcW w:w="2694" w:type="dxa"/>
          </w:tcPr>
          <w:p w14:paraId="571FB334" w14:textId="77777777" w:rsidR="00F752E8" w:rsidRDefault="00F752E8" w:rsidP="00594F26">
            <w:pPr>
              <w:spacing w:after="0" w:line="240" w:lineRule="auto"/>
            </w:pPr>
            <w:r>
              <w:t>Repsol</w:t>
            </w:r>
          </w:p>
        </w:tc>
        <w:tc>
          <w:tcPr>
            <w:tcW w:w="1133" w:type="dxa"/>
          </w:tcPr>
          <w:p w14:paraId="762AC79A" w14:textId="77777777" w:rsidR="00F752E8" w:rsidRDefault="00F752E8" w:rsidP="00594F26">
            <w:pPr>
              <w:spacing w:after="0" w:line="240" w:lineRule="auto"/>
              <w:jc w:val="right"/>
            </w:pPr>
            <w:r>
              <w:t>101</w:t>
            </w:r>
          </w:p>
        </w:tc>
        <w:tc>
          <w:tcPr>
            <w:tcW w:w="1133" w:type="dxa"/>
          </w:tcPr>
          <w:p w14:paraId="6238467F" w14:textId="77777777" w:rsidR="00F752E8" w:rsidRDefault="00F752E8" w:rsidP="00594F26">
            <w:pPr>
              <w:spacing w:after="0" w:line="240" w:lineRule="auto"/>
              <w:jc w:val="right"/>
            </w:pPr>
            <w:r>
              <w:t>79</w:t>
            </w:r>
          </w:p>
        </w:tc>
      </w:tr>
      <w:tr w:rsidR="00F752E8" w14:paraId="0515A5B5" w14:textId="77777777" w:rsidTr="00594F26">
        <w:trPr>
          <w:jc w:val="center"/>
        </w:trPr>
        <w:tc>
          <w:tcPr>
            <w:tcW w:w="2694" w:type="dxa"/>
          </w:tcPr>
          <w:p w14:paraId="1537F96D" w14:textId="77777777" w:rsidR="00F752E8" w:rsidRDefault="00F752E8" w:rsidP="00594F26">
            <w:pPr>
              <w:spacing w:after="0" w:line="240" w:lineRule="auto"/>
            </w:pPr>
            <w:r>
              <w:t>Primax</w:t>
            </w:r>
          </w:p>
        </w:tc>
        <w:tc>
          <w:tcPr>
            <w:tcW w:w="1133" w:type="dxa"/>
          </w:tcPr>
          <w:p w14:paraId="1F68886A" w14:textId="77777777" w:rsidR="00F752E8" w:rsidRDefault="00F752E8" w:rsidP="00594F26">
            <w:pPr>
              <w:spacing w:after="0" w:line="240" w:lineRule="auto"/>
              <w:jc w:val="right"/>
            </w:pPr>
            <w:r>
              <w:t>145</w:t>
            </w:r>
          </w:p>
        </w:tc>
        <w:tc>
          <w:tcPr>
            <w:tcW w:w="1133" w:type="dxa"/>
          </w:tcPr>
          <w:p w14:paraId="08461EBB" w14:textId="77777777" w:rsidR="00F752E8" w:rsidRDefault="00F752E8" w:rsidP="00594F26">
            <w:pPr>
              <w:spacing w:after="0" w:line="240" w:lineRule="auto"/>
              <w:jc w:val="right"/>
            </w:pPr>
            <w:r>
              <w:t>50</w:t>
            </w:r>
          </w:p>
        </w:tc>
      </w:tr>
      <w:tr w:rsidR="00F752E8" w14:paraId="20855D6B" w14:textId="77777777" w:rsidTr="00594F26">
        <w:trPr>
          <w:jc w:val="center"/>
        </w:trPr>
        <w:tc>
          <w:tcPr>
            <w:tcW w:w="2694" w:type="dxa"/>
          </w:tcPr>
          <w:p w14:paraId="2A82C5F4" w14:textId="77777777" w:rsidR="00F752E8" w:rsidRDefault="00F752E8" w:rsidP="00594F26">
            <w:pPr>
              <w:spacing w:after="0" w:line="240" w:lineRule="auto"/>
            </w:pPr>
            <w:r>
              <w:t>Pecsa</w:t>
            </w:r>
          </w:p>
        </w:tc>
        <w:tc>
          <w:tcPr>
            <w:tcW w:w="1133" w:type="dxa"/>
          </w:tcPr>
          <w:p w14:paraId="75F0FA21" w14:textId="77777777" w:rsidR="00F752E8" w:rsidRDefault="00F752E8" w:rsidP="00594F26">
            <w:pPr>
              <w:spacing w:after="0" w:line="240" w:lineRule="auto"/>
              <w:jc w:val="right"/>
            </w:pPr>
            <w:r>
              <w:t>72</w:t>
            </w:r>
          </w:p>
        </w:tc>
        <w:tc>
          <w:tcPr>
            <w:tcW w:w="1133" w:type="dxa"/>
          </w:tcPr>
          <w:p w14:paraId="38B8B1AF" w14:textId="77777777" w:rsidR="00F752E8" w:rsidRDefault="00F752E8" w:rsidP="00594F26">
            <w:pPr>
              <w:spacing w:after="0" w:line="240" w:lineRule="auto"/>
              <w:jc w:val="right"/>
            </w:pPr>
            <w:r>
              <w:t>35</w:t>
            </w:r>
          </w:p>
        </w:tc>
      </w:tr>
      <w:tr w:rsidR="00F752E8" w14:paraId="0021047B" w14:textId="77777777" w:rsidTr="00594F26">
        <w:trPr>
          <w:jc w:val="center"/>
        </w:trPr>
        <w:tc>
          <w:tcPr>
            <w:tcW w:w="2694" w:type="dxa"/>
          </w:tcPr>
          <w:p w14:paraId="375D995B" w14:textId="77777777" w:rsidR="00F752E8" w:rsidRDefault="00F752E8" w:rsidP="00594F26">
            <w:pPr>
              <w:spacing w:after="0" w:line="240" w:lineRule="auto"/>
            </w:pPr>
            <w:r>
              <w:t>Otra razón social</w:t>
            </w:r>
          </w:p>
        </w:tc>
        <w:tc>
          <w:tcPr>
            <w:tcW w:w="1133" w:type="dxa"/>
          </w:tcPr>
          <w:p w14:paraId="1CD0F67A" w14:textId="77777777" w:rsidR="00F752E8" w:rsidRDefault="00F752E8" w:rsidP="00594F26">
            <w:pPr>
              <w:spacing w:after="0" w:line="240" w:lineRule="auto"/>
              <w:jc w:val="right"/>
            </w:pPr>
            <w:r>
              <w:t>4096</w:t>
            </w:r>
          </w:p>
        </w:tc>
        <w:tc>
          <w:tcPr>
            <w:tcW w:w="1133" w:type="dxa"/>
          </w:tcPr>
          <w:p w14:paraId="178C6590" w14:textId="77777777" w:rsidR="00F752E8" w:rsidRDefault="00F752E8" w:rsidP="00594F26">
            <w:pPr>
              <w:spacing w:after="0" w:line="240" w:lineRule="auto"/>
              <w:jc w:val="right"/>
            </w:pPr>
            <w:r>
              <w:t>604</w:t>
            </w:r>
          </w:p>
        </w:tc>
      </w:tr>
      <w:tr w:rsidR="00F752E8" w14:paraId="79C31E60" w14:textId="77777777" w:rsidTr="00594F26">
        <w:trPr>
          <w:jc w:val="center"/>
        </w:trPr>
        <w:tc>
          <w:tcPr>
            <w:tcW w:w="2694" w:type="dxa"/>
          </w:tcPr>
          <w:p w14:paraId="0DB59AE2" w14:textId="77777777" w:rsidR="00F752E8" w:rsidRPr="00DB477C" w:rsidRDefault="00F752E8" w:rsidP="00594F26">
            <w:pPr>
              <w:spacing w:after="0" w:line="240" w:lineRule="auto"/>
              <w:rPr>
                <w:b/>
              </w:rPr>
            </w:pPr>
            <w:r w:rsidRPr="00DB477C">
              <w:rPr>
                <w:b/>
              </w:rPr>
              <w:t>Total</w:t>
            </w:r>
          </w:p>
        </w:tc>
        <w:tc>
          <w:tcPr>
            <w:tcW w:w="1133" w:type="dxa"/>
          </w:tcPr>
          <w:p w14:paraId="0B038C6D" w14:textId="77777777" w:rsidR="00F752E8" w:rsidRDefault="00F752E8" w:rsidP="00594F26">
            <w:pPr>
              <w:spacing w:after="0" w:line="240" w:lineRule="auto"/>
              <w:jc w:val="right"/>
            </w:pPr>
            <w:r>
              <w:t>4414</w:t>
            </w:r>
          </w:p>
        </w:tc>
        <w:tc>
          <w:tcPr>
            <w:tcW w:w="1133" w:type="dxa"/>
          </w:tcPr>
          <w:p w14:paraId="222ED58C" w14:textId="77777777" w:rsidR="00F752E8" w:rsidRDefault="00F752E8" w:rsidP="00594F26">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059DC203"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F2093F" w:rsidRPr="00F752E8">
        <w:rPr>
          <w:color w:val="000000" w:themeColor="text1"/>
        </w:rPr>
        <w:t xml:space="preserve">Gráfico </w:t>
      </w:r>
      <w:r w:rsidR="00F2093F" w:rsidRPr="00F752E8">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E11291">
        <w:t xml:space="preserve">Tabla </w:t>
      </w:r>
      <w:r w:rsidR="00E11291">
        <w:rPr>
          <w:noProof/>
        </w:rPr>
        <w:t>2</w:t>
      </w:r>
      <w:r w:rsidR="00E11291">
        <w:fldChar w:fldCharType="end"/>
      </w:r>
      <w:r w:rsidR="00105ABA">
        <w:t>. Este orden se repite si consideramos el número de estaciones abanderadas por cada firma.</w:t>
      </w:r>
    </w:p>
    <w:p w14:paraId="4F772C03" w14:textId="2397206A" w:rsidR="00BE2AFD" w:rsidRPr="00BE2AFD" w:rsidRDefault="00BE2AFD" w:rsidP="00DB477C">
      <w:pPr>
        <w:pStyle w:val="Descripcin"/>
      </w:pPr>
      <w:bookmarkStart w:id="28" w:name="_Ref6247871"/>
      <w:bookmarkStart w:id="29" w:name="_Toc6348820"/>
      <w:commentRangeStart w:id="30"/>
      <w:r w:rsidRPr="00BE2AFD">
        <w:t xml:space="preserve">Gráfico </w:t>
      </w:r>
      <w:r w:rsidRPr="00BE2AFD">
        <w:fldChar w:fldCharType="begin"/>
      </w:r>
      <w:r w:rsidRPr="00BE2AFD">
        <w:instrText xml:space="preserve"> SEQ Gráfico \* ARABIC </w:instrText>
      </w:r>
      <w:r w:rsidRPr="00BE2AFD">
        <w:fldChar w:fldCharType="separate"/>
      </w:r>
      <w:r w:rsidR="00F2093F">
        <w:rPr>
          <w:noProof/>
        </w:rPr>
        <w:t>3</w:t>
      </w:r>
      <w:r w:rsidRPr="00BE2AFD">
        <w:fldChar w:fldCharType="end"/>
      </w:r>
      <w:bookmarkEnd w:id="28"/>
      <w:r w:rsidRPr="00BE2AFD">
        <w:t>: Precios promedio por tipo de estación para Diésel y Gasolina de 90 octanos</w:t>
      </w:r>
      <w:bookmarkEnd w:id="29"/>
      <w:commentRangeEnd w:id="30"/>
      <w:r w:rsidR="00AE1C91">
        <w:rPr>
          <w:rStyle w:val="Refdecomentario"/>
          <w:iCs w:val="0"/>
        </w:rPr>
        <w:commentReference w:id="30"/>
      </w:r>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1" w:name="_Ref6249562"/>
    </w:p>
    <w:p w14:paraId="2827B403" w14:textId="3689D54D" w:rsidR="00DB477C" w:rsidRDefault="00DB477C" w:rsidP="00F752E8">
      <w:pPr>
        <w:pStyle w:val="Descripcin"/>
        <w:keepNext/>
        <w:spacing w:before="120"/>
      </w:pPr>
      <w:bookmarkStart w:id="32" w:name="_Ref6339505"/>
      <w:bookmarkStart w:id="33" w:name="_Toc6348797"/>
      <w:r>
        <w:t xml:space="preserve">Tabla </w:t>
      </w:r>
      <w:r>
        <w:fldChar w:fldCharType="begin"/>
      </w:r>
      <w:r>
        <w:instrText xml:space="preserve"> SEQ Tabla \* ARABIC </w:instrText>
      </w:r>
      <w:r>
        <w:fldChar w:fldCharType="separate"/>
      </w:r>
      <w:r w:rsidR="009A3452">
        <w:rPr>
          <w:noProof/>
        </w:rPr>
        <w:t>2</w:t>
      </w:r>
      <w:r>
        <w:fldChar w:fldCharType="end"/>
      </w:r>
      <w:bookmarkEnd w:id="31"/>
      <w:bookmarkEnd w:id="32"/>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3"/>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783545DB" w:rsidR="00AE36B3" w:rsidRPr="00DB477C" w:rsidRDefault="00DB477C" w:rsidP="00F752E8">
      <w:pPr>
        <w:spacing w:after="0"/>
        <w:rPr>
          <w:sz w:val="18"/>
        </w:rPr>
      </w:pPr>
      <w:r w:rsidRPr="00DB477C">
        <w:rPr>
          <w:sz w:val="18"/>
        </w:rPr>
        <w:t>Fuente: Elaboración propia, 2019</w:t>
      </w:r>
      <w:r w:rsidR="00265C61">
        <w:rPr>
          <w:sz w:val="18"/>
        </w:rPr>
        <w:t xml:space="preserve">. </w:t>
      </w:r>
    </w:p>
    <w:p w14:paraId="1E6EE31A" w14:textId="0CAA8FB9" w:rsidR="001D7AC0" w:rsidRDefault="001D7AC0" w:rsidP="000D15A3">
      <w:pPr>
        <w:pStyle w:val="Ttulo1"/>
      </w:pPr>
      <w:bookmarkStart w:id="34" w:name="_Toc6348721"/>
      <w:r w:rsidRPr="000D15A3">
        <w:lastRenderedPageBreak/>
        <w:t>Metodología</w:t>
      </w:r>
      <w:bookmarkEnd w:id="34"/>
    </w:p>
    <w:p w14:paraId="69ECB78C" w14:textId="132EA587" w:rsidR="00B55601" w:rsidRDefault="00B55601" w:rsidP="000D15A3">
      <w:pPr>
        <w:pStyle w:val="Ttulo2"/>
      </w:pPr>
      <w:bookmarkStart w:id="35" w:name="_Toc6348722"/>
      <w:r>
        <w:t>Datos utilizados</w:t>
      </w:r>
      <w:bookmarkEnd w:id="3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28771070" w:rsidR="00A96CAF" w:rsidRDefault="00A96CAF" w:rsidP="00A96CAF">
      <w:pPr>
        <w:pStyle w:val="Descripcin"/>
        <w:keepNext/>
        <w:jc w:val="left"/>
      </w:pPr>
      <w:bookmarkStart w:id="36" w:name="_Toc6348821"/>
      <w:r>
        <w:t xml:space="preserve">Gráfico </w:t>
      </w:r>
      <w:r>
        <w:fldChar w:fldCharType="begin"/>
      </w:r>
      <w:r>
        <w:instrText xml:space="preserve"> SEQ Gráfico \* ARABIC </w:instrText>
      </w:r>
      <w:r>
        <w:fldChar w:fldCharType="separate"/>
      </w:r>
      <w:r w:rsidR="00F2093F">
        <w:rPr>
          <w:noProof/>
        </w:rPr>
        <w:t>4</w:t>
      </w:r>
      <w:r>
        <w:fldChar w:fldCharType="end"/>
      </w:r>
      <w:r>
        <w:t>: Distribución de estaciones en distritos de Lima Metropolitana</w:t>
      </w:r>
      <w:bookmarkEnd w:id="36"/>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7" w:name="_Toc6348723"/>
      <w:r>
        <w:lastRenderedPageBreak/>
        <w:t>Definición de mercados</w:t>
      </w:r>
      <w:bookmarkEnd w:id="37"/>
    </w:p>
    <w:p w14:paraId="30F900A5" w14:textId="5FD377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F2093F">
        <w:t xml:space="preserve">Gráfico </w:t>
      </w:r>
      <w:r w:rsidR="00F2093F">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21E590C" w:rsidR="002E77DD" w:rsidRPr="002E77DD" w:rsidRDefault="002E77DD" w:rsidP="002E77DD">
      <w:pPr>
        <w:pStyle w:val="Descripcin"/>
      </w:pPr>
      <w:bookmarkStart w:id="38" w:name="_Ref6265180"/>
      <w:bookmarkStart w:id="39" w:name="_Toc6348822"/>
      <w:r>
        <w:t xml:space="preserve">Gráfico </w:t>
      </w:r>
      <w:r>
        <w:fldChar w:fldCharType="begin"/>
      </w:r>
      <w:r>
        <w:instrText xml:space="preserve"> SEQ Gráfico \* ARABIC </w:instrText>
      </w:r>
      <w:r>
        <w:fldChar w:fldCharType="separate"/>
      </w:r>
      <w:r w:rsidR="00F2093F">
        <w:rPr>
          <w:noProof/>
        </w:rPr>
        <w:t>5</w:t>
      </w:r>
      <w:r>
        <w:fldChar w:fldCharType="end"/>
      </w:r>
      <w:bookmarkEnd w:id="38"/>
      <w:r>
        <w:t>: Definición de vecinos para una estación de servicios utilizando polígonos de Thiessen</w:t>
      </w:r>
      <w:bookmarkEnd w:id="39"/>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" fillcolor="white [3212]" strokeweight=".5pt">
                <v:textbox inset="1mm,0,0,0">
                  <w:txbxContent>
                    <w:p w14:paraId="32A0F6C8" w14:textId="0974A37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" fillcolor="white [3212]" strokeweight=".5pt">
                <v:textbox inset="1mm,0,0,0">
                  <w:txbxContent>
                    <w:p w14:paraId="4EB4DF79" w14:textId="67DD165C"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" fillcolor="white [3212]" strokeweight=".5pt">
                <v:textbox inset="1mm,0,0,0">
                  <w:txbxContent>
                    <w:p w14:paraId="19D39396" w14:textId="1E60706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" fillcolor="white [3212]" strokeweight=".5pt">
                <v:textbox inset="1mm,0,0,0">
                  <w:txbxContent>
                    <w:p w14:paraId="7041A757" w14:textId="2B567698"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" fillcolor="white [3212]" strokeweight=".5pt">
                <v:textbox inset="1mm,0,0,0">
                  <w:txbxContent>
                    <w:p w14:paraId="3C536744" w14:textId="75281E75"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" fillcolor="white [3212]" strokeweight=".5pt">
                <v:textbox inset="1mm,0,0,0">
                  <w:txbxContent>
                    <w:p w14:paraId="57E5677B" w14:textId="381278BE" w:rsidR="00AE1C91" w:rsidRPr="007E719A" w:rsidRDefault="00AE1C91"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AE1C91" w:rsidRPr="002E77DD" w:rsidRDefault="00AE1C9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AE1C91" w:rsidRPr="002E77DD" w:rsidRDefault="00AE1C9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AE1C91" w:rsidRPr="002E77DD" w:rsidRDefault="00AE1C91" w:rsidP="002E77DD">
                            <w:pPr>
                              <w:spacing w:after="0" w:line="240" w:lineRule="auto"/>
                              <w:jc w:val="left"/>
                              <w:rPr>
                                <w:rFonts w:cstheme="minorHAnsi"/>
                                <w:color w:val="000000" w:themeColor="text1"/>
                                <w:sz w:val="14"/>
                                <w:shd w:val="clear" w:color="auto" w:fill="FFFFFF"/>
                              </w:rPr>
                            </w:pPr>
                          </w:p>
                          <w:p w14:paraId="2AECCD07" w14:textId="22229AD8" w:rsidR="00AE1C91" w:rsidRPr="002E77DD" w:rsidRDefault="00AE1C9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AE1C91" w:rsidRPr="002E77DD" w:rsidRDefault="00AE1C91">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 w14:anchorId="1B12DD36" id="Cuadro de texto 38" o:spid="_x0000_s1052" type="#_x0000_t202" style="position:absolute;left:0;text-align:left;margin-left:177.45pt;margin-top:127pt;width:66.95pt;height:20.1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" fillcolor="white [3212]" strokeweight=".5pt">
                <v:textbox inset="1mm,0,0,0">
                  <w:txbxContent>
                    <w:p w14:paraId="0E53287F" w14:textId="31850E06" w:rsidR="00AE1C91" w:rsidRPr="002E77DD" w:rsidRDefault="00AE1C9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AE1C91" w:rsidRPr="002E77DD" w:rsidRDefault="00AE1C91"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AE1C91" w:rsidRPr="002E77DD" w:rsidRDefault="00AE1C91" w:rsidP="002E77DD">
                      <w:pPr>
                        <w:spacing w:after="0" w:line="240" w:lineRule="auto"/>
                        <w:jc w:val="left"/>
                        <w:rPr>
                          <w:rFonts w:cstheme="minorHAnsi"/>
                          <w:color w:val="000000" w:themeColor="text1"/>
                          <w:sz w:val="14"/>
                          <w:shd w:val="clear" w:color="auto" w:fill="FFFFFF"/>
                        </w:rPr>
                      </w:pPr>
                    </w:p>
                    <w:p w14:paraId="2AECCD07" w14:textId="22229AD8" w:rsidR="00AE1C91" w:rsidRPr="002E77DD" w:rsidRDefault="00AE1C91"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AE1C91" w:rsidRPr="002E77DD" w:rsidRDefault="00AE1C91">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40" w:name="_Toc6348724"/>
      <w:r>
        <w:lastRenderedPageBreak/>
        <w:t>Definición de variables</w:t>
      </w:r>
      <w:bookmarkEnd w:id="40"/>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41"/>
      <w:r w:rsidR="005526A5">
        <w:t xml:space="preserve"> gasohol 90 octanos y diésel B5 S-50.</w:t>
      </w:r>
      <w:commentRangeEnd w:id="41"/>
      <w:r w:rsidR="001D00B4">
        <w:rPr>
          <w:rStyle w:val="Refdecomentario"/>
        </w:rPr>
        <w:commentReference w:id="41"/>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commentRangeStart w:id="42"/>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42"/>
      <w:r w:rsidR="00662D21">
        <w:rPr>
          <w:rStyle w:val="Refdecomentario"/>
        </w:rPr>
        <w:commentReference w:id="42"/>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2C7BA20A" w:rsidR="006C037F" w:rsidRDefault="006C037F" w:rsidP="006C037F">
      <w:pPr>
        <w:pStyle w:val="Descripcin"/>
        <w:keepNext/>
      </w:pPr>
      <w:bookmarkStart w:id="43" w:name="_Toc6348798"/>
      <w:r>
        <w:lastRenderedPageBreak/>
        <w:t xml:space="preserve">Tabla </w:t>
      </w:r>
      <w:r>
        <w:fldChar w:fldCharType="begin"/>
      </w:r>
      <w:r>
        <w:instrText xml:space="preserve"> SEQ Tabla \* ARABIC </w:instrText>
      </w:r>
      <w:r>
        <w:fldChar w:fldCharType="separate"/>
      </w:r>
      <w:r w:rsidR="009A3452">
        <w:rPr>
          <w:noProof/>
        </w:rPr>
        <w:t>3</w:t>
      </w:r>
      <w:r>
        <w:fldChar w:fldCharType="end"/>
      </w:r>
      <w:r>
        <w:t>: Estadística descriptiva</w:t>
      </w:r>
      <w:bookmarkEnd w:id="43"/>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Des.Est</w:t>
            </w:r>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tienda o mini-market</w:t>
            </w:r>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44" w:name="_Toc6348725"/>
      <w:r>
        <w:t>Regresio</w:t>
      </w:r>
      <w:r w:rsidR="006507EA">
        <w:t>n</w:t>
      </w:r>
      <w:r>
        <w:t>es</w:t>
      </w:r>
      <w:r w:rsidR="006507EA">
        <w:t xml:space="preserve"> a estimar</w:t>
      </w:r>
      <w:bookmarkEnd w:id="44"/>
    </w:p>
    <w:p w14:paraId="2AD2411B" w14:textId="0EC00D1A" w:rsidR="00DA31E8" w:rsidRPr="00DA31E8" w:rsidRDefault="00DA31E8" w:rsidP="00DA31E8">
      <w:pPr>
        <w:pStyle w:val="Ttulo3"/>
      </w:pPr>
      <w:bookmarkStart w:id="45" w:name="_Ref6340956"/>
      <w:bookmarkStart w:id="46" w:name="_Toc6348726"/>
      <w:r>
        <w:t>Por corte transversal</w:t>
      </w:r>
      <w:bookmarkEnd w:id="45"/>
      <w:bookmarkEnd w:id="46"/>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70D97C83"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F2093F">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F2093F">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commentRangeStart w:id="47"/>
      <w:r w:rsidR="003A5534">
        <w:t>Esta prueba utiliza los residuos de la regresión estimada y sigue una distribución chi-cuadrado con un grado de libertad</w:t>
      </w:r>
      <w:commentRangeEnd w:id="47"/>
      <w:r w:rsidR="00A755BC">
        <w:rPr>
          <w:rStyle w:val="Refdecomentario"/>
        </w:rPr>
        <w:commentReference w:id="47"/>
      </w:r>
      <w:r w:rsidR="003A5534">
        <w:t>.</w:t>
      </w:r>
      <w:r w:rsidR="00ED072A">
        <w:t xml:space="preserve"> La ecuación a estimar por OLS es la siguiente:</w:t>
      </w:r>
    </w:p>
    <w:p w14:paraId="7A77764F" w14:textId="2EE5123B" w:rsidR="003A5534" w:rsidRDefault="000B0B6C"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DF18D5" w:rsidRDefault="002215E6" w:rsidP="00CB4A95">
      <w:pPr>
        <w:rPr>
          <w:lang w:val="en-US"/>
        </w:rPr>
      </w:pPr>
      <w:r w:rsidRPr="00DF18D5">
        <w:rPr>
          <w:lang w:val="en-US"/>
        </w:rPr>
        <w:t xml:space="preserve">Elhorst </w:t>
      </w:r>
      <w:r w:rsidRPr="00DA18E1">
        <w:fldChar w:fldCharType="begin"/>
      </w:r>
      <w:r w:rsidR="0038259E" w:rsidRPr="00DF18D5">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DF18D5">
        <w:rPr>
          <w:rFonts w:ascii="Times New Roman" w:hAnsi="Times New Roman"/>
          <w:lang w:val="en-US"/>
        </w:rPr>
        <w:t>(2010)</w:t>
      </w:r>
      <w:r w:rsidRPr="00DA18E1">
        <w:fldChar w:fldCharType="end"/>
      </w:r>
      <w:r w:rsidRPr="00DF18D5">
        <w:rPr>
          <w:lang w:val="en-US"/>
        </w:rPr>
        <w:t xml:space="preserve"> indica que si las pruebas de LM de Anselin (1996) son rechazadas</w:t>
      </w:r>
      <w:r w:rsidR="009773EE" w:rsidRPr="00DF18D5">
        <w:rPr>
          <w:lang w:val="en-US"/>
        </w:rPr>
        <w:t xml:space="preserve"> para el modelo de rezagos espaciales, para el modelo de error</w:t>
      </w:r>
      <w:r w:rsidR="00CF2550" w:rsidRPr="00DF18D5">
        <w:rPr>
          <w:lang w:val="en-US"/>
        </w:rPr>
        <w:t>e</w:t>
      </w:r>
      <w:r w:rsidR="009773EE" w:rsidRPr="00DF18D5">
        <w:rPr>
          <w:lang w:val="en-US"/>
        </w:rPr>
        <w:t>s espaciales o para ambos, entonces se</w:t>
      </w:r>
      <w:r w:rsidRPr="00DF18D5">
        <w:rPr>
          <w:lang w:val="en-US"/>
        </w:rPr>
        <w:t xml:space="preserve"> estima el modelo espacial de Durbin</w:t>
      </w:r>
      <w:r w:rsidR="009773EE" w:rsidRPr="00DF18D5">
        <w:rPr>
          <w:lang w:val="en-US"/>
        </w:rPr>
        <w:t xml:space="preserve"> con la información del corte transversal </w:t>
      </w:r>
      <m:oMath>
        <m:r>
          <m:rPr>
            <m:sty m:val="bi"/>
          </m:rPr>
          <w:rPr>
            <w:rFonts w:ascii="Cambria Math" w:hAnsi="Cambria Math"/>
          </w:rPr>
          <m:t>t</m:t>
        </m:r>
      </m:oMath>
      <w:r w:rsidRPr="00DF18D5">
        <w:rPr>
          <w:lang w:val="en-US"/>
        </w:rPr>
        <w:t>:</w:t>
      </w:r>
    </w:p>
    <w:p w14:paraId="536858EC" w14:textId="34E2F22B" w:rsidR="002215E6" w:rsidRPr="006C037F" w:rsidRDefault="000B0B6C" w:rsidP="00CB4A95">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commentRangeStart w:id="48"/>
      <w:r w:rsidRPr="006C037F">
        <w:t>Este modelo se estimará por máxima verosimilitud</w:t>
      </w:r>
      <w:commentRangeEnd w:id="48"/>
      <w:r w:rsidR="00241A5F">
        <w:rPr>
          <w:rStyle w:val="Refdecomentario"/>
        </w:rPr>
        <w:commentReference w:id="48"/>
      </w:r>
      <w:r w:rsidRPr="006C037F">
        <w:t xml:space="preserve">, aplicando un test de razón de verosimilitud (LR) 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6C037F">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6C037F">
        <w:t xml:space="preserve">. </w:t>
      </w:r>
      <w:commentRangeStart w:id="49"/>
      <w:r w:rsidRPr="006C037F">
        <w: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commentRangeEnd w:id="49"/>
      <w:r w:rsidR="00DC29BC">
        <w:rPr>
          <w:rStyle w:val="Refdecomentario"/>
        </w:rPr>
        <w:commentReference w:id="49"/>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50" w:name="_Toc6348727"/>
      <w:r>
        <w:lastRenderedPageBreak/>
        <w:t>Por panel</w:t>
      </w:r>
      <w:bookmarkEnd w:id="50"/>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0B0B6C"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51"/>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commentRangeEnd w:id="51"/>
      <w:r w:rsidR="00B77576">
        <w:rPr>
          <w:rStyle w:val="Refdecomentario"/>
        </w:rPr>
        <w:commentReference w:id="51"/>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52" w:name="_Toc6348728"/>
      <w:r>
        <w:rPr>
          <w:lang w:val="es-ES"/>
        </w:rPr>
        <w:lastRenderedPageBreak/>
        <w:t>Resultados y Discusión</w:t>
      </w:r>
      <w:bookmarkEnd w:id="52"/>
    </w:p>
    <w:p w14:paraId="15D18566" w14:textId="08564632" w:rsidR="009A3452" w:rsidRPr="009A3452" w:rsidRDefault="009A3452" w:rsidP="009A3452">
      <w:pPr>
        <w:pStyle w:val="Ttulo2"/>
        <w:rPr>
          <w:lang w:val="es-ES"/>
        </w:rPr>
      </w:pPr>
      <w:bookmarkStart w:id="53" w:name="_Toc6348729"/>
      <w:r>
        <w:rPr>
          <w:lang w:val="es-ES"/>
        </w:rPr>
        <w:t>Estimación por corte transversal</w:t>
      </w:r>
      <w:bookmarkEnd w:id="53"/>
    </w:p>
    <w:p w14:paraId="0402BFEE" w14:textId="35375F7A"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F2093F">
        <w:t xml:space="preserve">Tabla </w:t>
      </w:r>
      <w:r w:rsidR="00F2093F">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08BCA148" w:rsidR="00CC64D9" w:rsidRDefault="00CC64D9" w:rsidP="00CC64D9">
      <w:pPr>
        <w:pStyle w:val="Descripcin"/>
        <w:keepNext/>
      </w:pPr>
      <w:bookmarkStart w:id="54" w:name="_Ref6331822"/>
      <w:bookmarkStart w:id="55" w:name="_Toc6348799"/>
      <w:r>
        <w:t xml:space="preserve">Tabla </w:t>
      </w:r>
      <w:r>
        <w:fldChar w:fldCharType="begin"/>
      </w:r>
      <w:r>
        <w:instrText xml:space="preserve"> SEQ Tabla \* ARABIC </w:instrText>
      </w:r>
      <w:r>
        <w:fldChar w:fldCharType="separate"/>
      </w:r>
      <w:r w:rsidR="009A3452">
        <w:rPr>
          <w:noProof/>
        </w:rPr>
        <w:t>4</w:t>
      </w:r>
      <w:r>
        <w:fldChar w:fldCharType="end"/>
      </w:r>
      <w:bookmarkEnd w:id="54"/>
      <w:r>
        <w:t>: Resultados de regresión lineal por MCO - Combustible Diésel DB5-S50</w:t>
      </w:r>
      <w:bookmarkEnd w:id="55"/>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Precio de venta de Diesel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df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df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df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df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72C9FEE9"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t xml:space="preserve">Tabla </w:t>
      </w:r>
      <w:r>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1C4B13" w:rsidRPr="00660EDE">
        <w:rPr>
          <w:i/>
          <w:color w:val="000000" w:themeColor="text1"/>
        </w:rPr>
        <w:t xml:space="preserve">Gráfico </w:t>
      </w:r>
      <w:r w:rsidR="001C4B13">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1C4B13">
        <w:t xml:space="preserve">Tabla </w:t>
      </w:r>
      <w:r w:rsidR="001C4B13">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1EE3DADE" w:rsidR="001C4B13" w:rsidRDefault="001C4B13" w:rsidP="001C4B13">
      <w:pPr>
        <w:pStyle w:val="Descripcin"/>
        <w:keepNext/>
      </w:pPr>
      <w:bookmarkStart w:id="56" w:name="_Ref6341542"/>
      <w:bookmarkStart w:id="57" w:name="_Toc6348800"/>
      <w:r>
        <w:lastRenderedPageBreak/>
        <w:t xml:space="preserve">Tabla </w:t>
      </w:r>
      <w:r>
        <w:fldChar w:fldCharType="begin"/>
      </w:r>
      <w:r>
        <w:instrText xml:space="preserve"> SEQ Tabla \* ARABIC </w:instrText>
      </w:r>
      <w:r>
        <w:fldChar w:fldCharType="separate"/>
      </w:r>
      <w:r w:rsidR="009A3452">
        <w:rPr>
          <w:noProof/>
        </w:rPr>
        <w:t>5</w:t>
      </w:r>
      <w:r>
        <w:fldChar w:fldCharType="end"/>
      </w:r>
      <w:bookmarkEnd w:id="56"/>
      <w:r>
        <w:t>: Pruebas de LR para simplificar el modelo espacial de Durbin</w:t>
      </w:r>
      <w:bookmarkEnd w:id="57"/>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0B0B6C"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0B0B6C"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0B0B6C"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4867B82B" w:rsidR="00F2093F" w:rsidRPr="00EE471F" w:rsidRDefault="00EE471F" w:rsidP="00EE471F">
      <w:pPr>
        <w:spacing w:after="200" w:line="276" w:lineRule="auto"/>
        <w:rPr>
          <w:lang w:val="es-ES"/>
        </w:rPr>
      </w:pPr>
      <w:r>
        <w:rPr>
          <w:lang w:val="es-ES"/>
        </w:rPr>
        <w:t xml:space="preserve">Los coeficientes que se reportan no pueden ser comparados directamente con los obtenidos en el modelo lineal. Sin embarg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w:t>
      </w:r>
      <w:r w:rsidR="00C0182C">
        <w:rPr>
          <w:lang w:val="es-ES"/>
        </w:rPr>
        <w:t>en una observación  producto del</w:t>
      </w:r>
      <w:r>
        <w:rPr>
          <w:lang w:val="es-ES"/>
        </w:rPr>
        <w:t xml:space="preserve"> cambio de </w:t>
      </w:r>
      <w:r w:rsidR="00C0182C">
        <w:rPr>
          <w:lang w:val="es-ES"/>
        </w:rPr>
        <w:t>r-ésima</w:t>
      </w:r>
      <w:r>
        <w:rPr>
          <w:lang w:val="es-ES"/>
        </w:rPr>
        <w:t xml:space="preserve"> variable independiente, un efecto total que</w:t>
      </w:r>
      <w:r w:rsidR="00C0182C">
        <w:rPr>
          <w:lang w:val="es-ES"/>
        </w:rPr>
        <w:t xml:space="preserve"> refleja el cambio promedio en la variable dependiente</w:t>
      </w:r>
      <w:r>
        <w:rPr>
          <w:lang w:val="es-ES"/>
        </w:rPr>
        <w:t xml:space="preserve"> si una variable independiente cambia en la misma magnitud  para todas las observaciones</w:t>
      </w:r>
      <w:r w:rsidR="00C0182C">
        <w:rPr>
          <w:lang w:val="es-ES"/>
        </w:rPr>
        <w:t xml:space="preserve">, y el efecto indirecto o </w:t>
      </w:r>
      <w:r>
        <w:rPr>
          <w:i/>
          <w:lang w:val="es-ES"/>
        </w:rPr>
        <w:t>spill-over</w:t>
      </w:r>
      <w:r>
        <w:rPr>
          <w:lang w:val="es-ES"/>
        </w:rPr>
        <w:t xml:space="preserve"> </w:t>
      </w:r>
      <w:r w:rsidR="00C0182C">
        <w:rPr>
          <w:lang w:val="es-ES"/>
        </w:rPr>
        <w:t>definido como la diferencia entre el efecto total y el directo.</w:t>
      </w:r>
      <w:r>
        <w:rPr>
          <w:lang w:val="es-ES"/>
        </w:rPr>
        <w:t xml:space="preserve"> </w:t>
      </w:r>
    </w:p>
    <w:p w14:paraId="156A3636" w14:textId="0A7EC714" w:rsidR="00C0182C" w:rsidRDefault="00C0182C" w:rsidP="00C0182C">
      <w:pPr>
        <w:pStyle w:val="Descripcin"/>
        <w:keepNext/>
      </w:pPr>
      <w:bookmarkStart w:id="58" w:name="_Ref6344719"/>
      <w:bookmarkStart w:id="59" w:name="_Toc6348801"/>
      <w:r>
        <w:t xml:space="preserve">Tabla </w:t>
      </w:r>
      <w:r>
        <w:fldChar w:fldCharType="begin"/>
      </w:r>
      <w:r>
        <w:instrText xml:space="preserve"> SEQ Tabla \* ARABIC </w:instrText>
      </w:r>
      <w:r>
        <w:fldChar w:fldCharType="separate"/>
      </w:r>
      <w:r w:rsidR="009A3452">
        <w:rPr>
          <w:noProof/>
        </w:rPr>
        <w:t>6</w:t>
      </w:r>
      <w:r>
        <w:fldChar w:fldCharType="end"/>
      </w:r>
      <w:bookmarkEnd w:id="58"/>
      <w:r>
        <w:t>: Resultados del modelo autoregresivo espacial estimado por ML</w:t>
      </w:r>
      <w:bookmarkEnd w:id="59"/>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de la variable dep.)</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Log Likelihood</w:t>
            </w:r>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195A79AB" w:rsidR="00C14D1B" w:rsidRDefault="00C14D1B" w:rsidP="00F752E8">
      <w:pPr>
        <w:rPr>
          <w:lang w:val="es-ES"/>
        </w:rPr>
      </w:pPr>
      <w:commentRangeStart w:id="60"/>
      <w:r>
        <w:rPr>
          <w:lang w:val="es-ES"/>
        </w:rPr>
        <w:lastRenderedPageBreak/>
        <w:t xml:space="preserve">La </w:t>
      </w:r>
      <w:r>
        <w:rPr>
          <w:lang w:val="es-ES"/>
        </w:rPr>
        <w:fldChar w:fldCharType="begin"/>
      </w:r>
      <w:r>
        <w:rPr>
          <w:lang w:val="es-ES"/>
        </w:rPr>
        <w:instrText xml:space="preserve"> REF _Ref6344719 \h </w:instrText>
      </w:r>
      <w:r>
        <w:rPr>
          <w:lang w:val="es-ES"/>
        </w:rPr>
      </w:r>
      <w:r>
        <w:rPr>
          <w:lang w:val="es-ES"/>
        </w:rPr>
        <w:fldChar w:fldCharType="separate"/>
      </w:r>
      <w:r>
        <w:t xml:space="preserve">Tabla </w:t>
      </w:r>
      <w:r>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60"/>
      <w:r w:rsidR="001508F9">
        <w:rPr>
          <w:rStyle w:val="Refdecomentario"/>
        </w:rPr>
        <w:commentReference w:id="60"/>
      </w:r>
    </w:p>
    <w:p w14:paraId="4906E229" w14:textId="78924FCD" w:rsidR="009A3452" w:rsidRDefault="009A3452" w:rsidP="009A3452">
      <w:pPr>
        <w:pStyle w:val="Ttulo2"/>
        <w:rPr>
          <w:lang w:val="es-ES"/>
        </w:rPr>
      </w:pPr>
      <w:bookmarkStart w:id="61" w:name="_Toc6348730"/>
      <w:r>
        <w:rPr>
          <w:lang w:val="es-ES"/>
        </w:rPr>
        <w:t>Estimación por efectos fijos</w:t>
      </w:r>
      <w:bookmarkEnd w:id="61"/>
    </w:p>
    <w:p w14:paraId="200C556C" w14:textId="5FF66A58"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t xml:space="preserve">Tabla </w:t>
      </w:r>
      <w:r>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0B497BDF" w:rsidR="009A3452" w:rsidRDefault="009A3452" w:rsidP="009A3452">
      <w:pPr>
        <w:pStyle w:val="Descripcin"/>
        <w:keepNext/>
      </w:pPr>
      <w:bookmarkStart w:id="62" w:name="_Ref6347319"/>
      <w:bookmarkStart w:id="63" w:name="_Toc6348802"/>
      <w:r>
        <w:t xml:space="preserve">Tabla </w:t>
      </w:r>
      <w:r>
        <w:fldChar w:fldCharType="begin"/>
      </w:r>
      <w:r>
        <w:instrText xml:space="preserve"> SEQ Tabla \* ARABIC </w:instrText>
      </w:r>
      <w:r>
        <w:fldChar w:fldCharType="separate"/>
      </w:r>
      <w:r>
        <w:rPr>
          <w:noProof/>
        </w:rPr>
        <w:t>7</w:t>
      </w:r>
      <w:r>
        <w:fldChar w:fldCharType="end"/>
      </w:r>
      <w:bookmarkEnd w:id="62"/>
      <w:r>
        <w:t>: Estimación por efectos fijos a nivel de estación y de tiempo</w:t>
      </w:r>
      <w:bookmarkEnd w:id="63"/>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R2 adj</w:t>
            </w:r>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64" w:name="_Toc6348731"/>
      <w:r>
        <w:rPr>
          <w:lang w:val="es-ES"/>
        </w:rPr>
        <w:lastRenderedPageBreak/>
        <w:t>Conclusiones y recomendaciones</w:t>
      </w:r>
      <w:bookmarkEnd w:id="64"/>
      <w:r>
        <w:rPr>
          <w:lang w:val="es-ES"/>
        </w:rPr>
        <w:br w:type="page"/>
      </w:r>
    </w:p>
    <w:p w14:paraId="5863AF65" w14:textId="514DEA4B" w:rsidR="005104A3" w:rsidRPr="00A815AC" w:rsidRDefault="005104A3" w:rsidP="00A314E8">
      <w:pPr>
        <w:pStyle w:val="Ttulo1"/>
        <w:numPr>
          <w:ilvl w:val="0"/>
          <w:numId w:val="0"/>
        </w:numPr>
        <w:rPr>
          <w:lang w:val="es-ES"/>
        </w:rPr>
      </w:pPr>
      <w:bookmarkStart w:id="65" w:name="_Toc6348732"/>
      <w:r w:rsidRPr="00A815AC">
        <w:rPr>
          <w:lang w:val="es-ES"/>
        </w:rPr>
        <w:lastRenderedPageBreak/>
        <w:t>Bibliografía</w:t>
      </w:r>
      <w:bookmarkEnd w:id="65"/>
    </w:p>
    <w:p w14:paraId="30A83D32" w14:textId="77777777" w:rsidR="00DA18E1" w:rsidRPr="00DA18E1" w:rsidRDefault="005104A3" w:rsidP="00DA18E1">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DA18E1" w:rsidRPr="00DA18E1">
        <w:rPr>
          <w:rFonts w:ascii="Times New Roman" w:hAnsi="Times New Roman"/>
          <w:lang w:val="en-US"/>
        </w:rPr>
        <w:t xml:space="preserve">Alderighi, M., &amp; Baudino, M. (2015). The pricing behavior of Italian gas stations: Some evidence from the Cuneo retail fuel market. </w:t>
      </w:r>
      <w:r w:rsidR="00DA18E1" w:rsidRPr="00DA18E1">
        <w:rPr>
          <w:rFonts w:ascii="Times New Roman" w:hAnsi="Times New Roman"/>
          <w:i/>
          <w:iCs/>
          <w:lang w:val="en-US"/>
        </w:rPr>
        <w:t>Energy Economics</w:t>
      </w:r>
      <w:r w:rsidR="00DA18E1" w:rsidRPr="00DA18E1">
        <w:rPr>
          <w:rFonts w:ascii="Times New Roman" w:hAnsi="Times New Roman"/>
          <w:lang w:val="en-US"/>
        </w:rPr>
        <w:t xml:space="preserve">, </w:t>
      </w:r>
      <w:r w:rsidR="00DA18E1" w:rsidRPr="00DA18E1">
        <w:rPr>
          <w:rFonts w:ascii="Times New Roman" w:hAnsi="Times New Roman"/>
          <w:i/>
          <w:iCs/>
          <w:lang w:val="en-US"/>
        </w:rPr>
        <w:t>50</w:t>
      </w:r>
      <w:r w:rsidR="00DA18E1" w:rsidRPr="00DA18E1">
        <w:rPr>
          <w:rFonts w:ascii="Times New Roman" w:hAnsi="Times New Roman"/>
          <w:lang w:val="en-US"/>
        </w:rPr>
        <w:t>, 33-46. https://doi.org/10.1016/j.eneco.2015.04.017</w:t>
      </w:r>
    </w:p>
    <w:p w14:paraId="4140860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Anselin, L. (2013). </w:t>
      </w:r>
      <w:r w:rsidRPr="00DA18E1">
        <w:rPr>
          <w:rFonts w:ascii="Times New Roman" w:hAnsi="Times New Roman"/>
          <w:i/>
          <w:iCs/>
          <w:lang w:val="en-US"/>
        </w:rPr>
        <w:t>Spatial econometrics: methods and models</w:t>
      </w:r>
      <w:r w:rsidRPr="00DA18E1">
        <w:rPr>
          <w:rFonts w:ascii="Times New Roman" w:hAnsi="Times New Roman"/>
          <w:lang w:val="en-US"/>
        </w:rPr>
        <w:t xml:space="preserve"> (Vol. 4). Springer Science &amp; Business Media.</w:t>
      </w:r>
    </w:p>
    <w:p w14:paraId="63626C5E"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Anselin, L., Bera, A. K., Florax, R., &amp; Yoon, M. J. (1996). Simple diagnostic tests for spatial dependence. </w:t>
      </w:r>
      <w:r w:rsidRPr="00DA18E1">
        <w:rPr>
          <w:rFonts w:ascii="Times New Roman" w:hAnsi="Times New Roman"/>
          <w:i/>
          <w:iCs/>
        </w:rPr>
        <w:t>Regional Science and Urban Economics</w:t>
      </w:r>
      <w:r w:rsidRPr="00DA18E1">
        <w:rPr>
          <w:rFonts w:ascii="Times New Roman" w:hAnsi="Times New Roman"/>
        </w:rPr>
        <w:t xml:space="preserve">, </w:t>
      </w:r>
      <w:r w:rsidRPr="00DA18E1">
        <w:rPr>
          <w:rFonts w:ascii="Times New Roman" w:hAnsi="Times New Roman"/>
          <w:i/>
          <w:iCs/>
        </w:rPr>
        <w:t>26</w:t>
      </w:r>
      <w:r w:rsidRPr="00DA18E1">
        <w:rPr>
          <w:rFonts w:ascii="Times New Roman" w:hAnsi="Times New Roman"/>
        </w:rPr>
        <w:t>(1), 77-104. https://doi.org/10.1016/0166-0462(95)02111-6</w:t>
      </w:r>
    </w:p>
    <w:p w14:paraId="51E44A55"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Aurazo Iglesias, J. G., &amp; Rojas Milla, P. C. (2018). </w:t>
      </w:r>
      <w:r w:rsidRPr="00DA18E1">
        <w:rPr>
          <w:rFonts w:ascii="Times New Roman" w:hAnsi="Times New Roman"/>
          <w:i/>
          <w:iCs/>
        </w:rPr>
        <w:t>Modelo de competencia espacial: una aplicación al mercado retail del GNV en el Perú</w:t>
      </w:r>
      <w:r w:rsidRPr="00DA18E1">
        <w:rPr>
          <w:rFonts w:ascii="Times New Roman" w:hAnsi="Times New Roman"/>
        </w:rPr>
        <w:t xml:space="preserve">. </w:t>
      </w:r>
      <w:r w:rsidRPr="00DA18E1">
        <w:rPr>
          <w:rFonts w:ascii="Times New Roman" w:hAnsi="Times New Roman"/>
          <w:lang w:val="en-US"/>
        </w:rPr>
        <w:t>Perú.</w:t>
      </w:r>
    </w:p>
    <w:p w14:paraId="3E04863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Byrne, P. F. (2010). </w:t>
      </w:r>
      <w:r w:rsidRPr="00DA18E1">
        <w:rPr>
          <w:rFonts w:ascii="Times New Roman" w:hAnsi="Times New Roman"/>
          <w:i/>
          <w:iCs/>
          <w:lang w:val="en-US"/>
        </w:rPr>
        <w:t>Geographic Competition in the Retail Gasoline Market: Who are a gas station’s competitors?</w:t>
      </w:r>
      <w:r w:rsidRPr="00DA18E1">
        <w:rPr>
          <w:rFonts w:ascii="Times New Roman" w:hAnsi="Times New Roman"/>
          <w:lang w:val="en-US"/>
        </w:rPr>
        <w:t xml:space="preserve"> (2), 23.</w:t>
      </w:r>
    </w:p>
    <w:p w14:paraId="4E9D653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hung, Y., &amp; Park, H. (2014). Analysis of Spatial Interaction Effect of Retail Gasoline Price in Seoul. </w:t>
      </w:r>
      <w:r w:rsidRPr="00DA18E1">
        <w:rPr>
          <w:rFonts w:ascii="Times New Roman" w:hAnsi="Times New Roman"/>
          <w:i/>
          <w:iCs/>
          <w:lang w:val="en-US"/>
        </w:rPr>
        <w:t>Korea and the World Economy</w:t>
      </w:r>
      <w:r w:rsidRPr="00DA18E1">
        <w:rPr>
          <w:rFonts w:ascii="Times New Roman" w:hAnsi="Times New Roman"/>
          <w:lang w:val="en-US"/>
        </w:rPr>
        <w:t xml:space="preserve">, </w:t>
      </w:r>
      <w:r w:rsidRPr="00DA18E1">
        <w:rPr>
          <w:rFonts w:ascii="Times New Roman" w:hAnsi="Times New Roman"/>
          <w:i/>
          <w:iCs/>
          <w:lang w:val="en-US"/>
        </w:rPr>
        <w:t>15</w:t>
      </w:r>
      <w:r w:rsidRPr="00DA18E1">
        <w:rPr>
          <w:rFonts w:ascii="Times New Roman" w:hAnsi="Times New Roman"/>
          <w:lang w:val="en-US"/>
        </w:rPr>
        <w:t>(2), 209–241.</w:t>
      </w:r>
    </w:p>
    <w:p w14:paraId="0741A1AA"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lemenz, G., &amp; Gugler, K. (2006). Locational choice and price competition: some empirical results for the austrian retail gasoline market. </w:t>
      </w:r>
      <w:r w:rsidRPr="00DA18E1">
        <w:rPr>
          <w:rFonts w:ascii="Times New Roman" w:hAnsi="Times New Roman"/>
          <w:i/>
          <w:iCs/>
          <w:lang w:val="en-US"/>
        </w:rPr>
        <w:t>Empirical Economics</w:t>
      </w:r>
      <w:r w:rsidRPr="00DA18E1">
        <w:rPr>
          <w:rFonts w:ascii="Times New Roman" w:hAnsi="Times New Roman"/>
          <w:lang w:val="en-US"/>
        </w:rPr>
        <w:t xml:space="preserve">, </w:t>
      </w:r>
      <w:r w:rsidRPr="00DA18E1">
        <w:rPr>
          <w:rFonts w:ascii="Times New Roman" w:hAnsi="Times New Roman"/>
          <w:i/>
          <w:iCs/>
          <w:lang w:val="en-US"/>
        </w:rPr>
        <w:t>31</w:t>
      </w:r>
      <w:r w:rsidRPr="00DA18E1">
        <w:rPr>
          <w:rFonts w:ascii="Times New Roman" w:hAnsi="Times New Roman"/>
          <w:lang w:val="en-US"/>
        </w:rPr>
        <w:t>(2), 291-312. https://doi.org/10.1007/s00181-005-0016-7</w:t>
      </w:r>
    </w:p>
    <w:p w14:paraId="7BE3BBB0"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Dale, P. (2004). </w:t>
      </w:r>
      <w:r w:rsidRPr="00DA18E1">
        <w:rPr>
          <w:rFonts w:ascii="Times New Roman" w:hAnsi="Times New Roman"/>
          <w:i/>
          <w:iCs/>
          <w:lang w:val="en-US"/>
        </w:rPr>
        <w:t>Introduction to Mathematical Techniques used in GIS</w:t>
      </w:r>
      <w:r w:rsidRPr="00DA18E1">
        <w:rPr>
          <w:rFonts w:ascii="Times New Roman" w:hAnsi="Times New Roman"/>
          <w:lang w:val="en-US"/>
        </w:rPr>
        <w:t>. CRC Press.</w:t>
      </w:r>
    </w:p>
    <w:p w14:paraId="6AA4535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ckert, A., &amp; West, D. S. (2005). Price uniformity and competition in a retail gasoline market. </w:t>
      </w:r>
      <w:r w:rsidRPr="00DA18E1">
        <w:rPr>
          <w:rFonts w:ascii="Times New Roman" w:hAnsi="Times New Roman"/>
          <w:i/>
          <w:iCs/>
          <w:lang w:val="en-US"/>
        </w:rPr>
        <w:t>Journal of Economic Behavior &amp; Organization</w:t>
      </w:r>
      <w:r w:rsidRPr="00DA18E1">
        <w:rPr>
          <w:rFonts w:ascii="Times New Roman" w:hAnsi="Times New Roman"/>
          <w:lang w:val="en-US"/>
        </w:rPr>
        <w:t xml:space="preserve">, </w:t>
      </w:r>
      <w:r w:rsidRPr="00DA18E1">
        <w:rPr>
          <w:rFonts w:ascii="Times New Roman" w:hAnsi="Times New Roman"/>
          <w:i/>
          <w:iCs/>
          <w:lang w:val="en-US"/>
        </w:rPr>
        <w:t>56</w:t>
      </w:r>
      <w:r w:rsidRPr="00DA18E1">
        <w:rPr>
          <w:rFonts w:ascii="Times New Roman" w:hAnsi="Times New Roman"/>
          <w:lang w:val="en-US"/>
        </w:rPr>
        <w:t>(2), 219-237. https://doi.org/10.1016/j.jebo.2003.09.006</w:t>
      </w:r>
    </w:p>
    <w:p w14:paraId="3D1DE29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lhorst, J. P. (2010). Applied Spatial Econometrics: Raising the Bar. </w:t>
      </w:r>
      <w:r w:rsidRPr="00DA18E1">
        <w:rPr>
          <w:rFonts w:ascii="Times New Roman" w:hAnsi="Times New Roman"/>
          <w:i/>
          <w:iCs/>
          <w:lang w:val="en-US"/>
        </w:rPr>
        <w:t>Spatial Economic Analysis</w:t>
      </w:r>
      <w:r w:rsidRPr="00DA18E1">
        <w:rPr>
          <w:rFonts w:ascii="Times New Roman" w:hAnsi="Times New Roman"/>
          <w:lang w:val="en-US"/>
        </w:rPr>
        <w:t xml:space="preserve">, </w:t>
      </w:r>
      <w:r w:rsidRPr="00DA18E1">
        <w:rPr>
          <w:rFonts w:ascii="Times New Roman" w:hAnsi="Times New Roman"/>
          <w:i/>
          <w:iCs/>
          <w:lang w:val="en-US"/>
        </w:rPr>
        <w:t>5</w:t>
      </w:r>
      <w:r w:rsidRPr="00DA18E1">
        <w:rPr>
          <w:rFonts w:ascii="Times New Roman" w:hAnsi="Times New Roman"/>
          <w:lang w:val="en-US"/>
        </w:rPr>
        <w:t>(1), 9-28. https://doi.org/10.1080/17421770903541772</w:t>
      </w:r>
    </w:p>
    <w:p w14:paraId="3E8A4DE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Fingleton, B., &amp; Le Gallo, J. (2008). Estimating spatial models with endogenous variables, a spatial lag and spatially dependent disturbances: finite sample properties. </w:t>
      </w:r>
      <w:r w:rsidRPr="00DA18E1">
        <w:rPr>
          <w:rFonts w:ascii="Times New Roman" w:hAnsi="Times New Roman"/>
          <w:i/>
          <w:iCs/>
          <w:lang w:val="en-US"/>
        </w:rPr>
        <w:t>Papers in Regional Science</w:t>
      </w:r>
      <w:r w:rsidRPr="00DA18E1">
        <w:rPr>
          <w:rFonts w:ascii="Times New Roman" w:hAnsi="Times New Roman"/>
          <w:lang w:val="en-US"/>
        </w:rPr>
        <w:t xml:space="preserve">, </w:t>
      </w:r>
      <w:r w:rsidRPr="00DA18E1">
        <w:rPr>
          <w:rFonts w:ascii="Times New Roman" w:hAnsi="Times New Roman"/>
          <w:i/>
          <w:iCs/>
          <w:lang w:val="en-US"/>
        </w:rPr>
        <w:t>87</w:t>
      </w:r>
      <w:r w:rsidRPr="00DA18E1">
        <w:rPr>
          <w:rFonts w:ascii="Times New Roman" w:hAnsi="Times New Roman"/>
          <w:lang w:val="en-US"/>
        </w:rPr>
        <w:t>(3), 319–339.</w:t>
      </w:r>
    </w:p>
    <w:p w14:paraId="5ADADC8C"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astings, J. S. (2004). Vertical Relationships and Competition in Retail Gasoline Markets: Empirical Evidence from Contract Changes in Southern California. </w:t>
      </w:r>
      <w:r w:rsidRPr="00DA18E1">
        <w:rPr>
          <w:rFonts w:ascii="Times New Roman" w:hAnsi="Times New Roman"/>
          <w:i/>
          <w:iCs/>
          <w:lang w:val="en-US"/>
        </w:rPr>
        <w:t>The American Economic Review</w:t>
      </w:r>
      <w:r w:rsidRPr="00DA18E1">
        <w:rPr>
          <w:rFonts w:ascii="Times New Roman" w:hAnsi="Times New Roman"/>
          <w:lang w:val="en-US"/>
        </w:rPr>
        <w:t xml:space="preserve">, </w:t>
      </w:r>
      <w:r w:rsidRPr="00DA18E1">
        <w:rPr>
          <w:rFonts w:ascii="Times New Roman" w:hAnsi="Times New Roman"/>
          <w:i/>
          <w:iCs/>
          <w:lang w:val="en-US"/>
        </w:rPr>
        <w:t>94</w:t>
      </w:r>
      <w:r w:rsidRPr="00DA18E1">
        <w:rPr>
          <w:rFonts w:ascii="Times New Roman" w:hAnsi="Times New Roman"/>
          <w:lang w:val="en-US"/>
        </w:rPr>
        <w:t>(1), 317-328. Recuperado de https://www.jstor.org/stable/3592781</w:t>
      </w:r>
    </w:p>
    <w:p w14:paraId="194BD3F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oude, J.-F. (2012). Spatial Differentiation and Vertical Mergers in Retail Markets for Gasoline. </w:t>
      </w:r>
      <w:r w:rsidRPr="00DA18E1">
        <w:rPr>
          <w:rFonts w:ascii="Times New Roman" w:hAnsi="Times New Roman"/>
          <w:i/>
          <w:iCs/>
          <w:lang w:val="en-US"/>
        </w:rPr>
        <w:t>American Economic Review</w:t>
      </w:r>
      <w:r w:rsidRPr="00DA18E1">
        <w:rPr>
          <w:rFonts w:ascii="Times New Roman" w:hAnsi="Times New Roman"/>
          <w:lang w:val="en-US"/>
        </w:rPr>
        <w:t xml:space="preserve">, </w:t>
      </w:r>
      <w:r w:rsidRPr="00DA18E1">
        <w:rPr>
          <w:rFonts w:ascii="Times New Roman" w:hAnsi="Times New Roman"/>
          <w:i/>
          <w:iCs/>
          <w:lang w:val="en-US"/>
        </w:rPr>
        <w:t>102</w:t>
      </w:r>
      <w:r w:rsidRPr="00DA18E1">
        <w:rPr>
          <w:rFonts w:ascii="Times New Roman" w:hAnsi="Times New Roman"/>
          <w:lang w:val="en-US"/>
        </w:rPr>
        <w:t>(5), 2147-2182. https://doi.org/10.1257/aer.102.5.2147</w:t>
      </w:r>
    </w:p>
    <w:p w14:paraId="0D0F2377"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LeSage, J., &amp; Pace, R. K. (2009). </w:t>
      </w:r>
      <w:r w:rsidRPr="00DA18E1">
        <w:rPr>
          <w:rFonts w:ascii="Times New Roman" w:hAnsi="Times New Roman"/>
          <w:i/>
          <w:iCs/>
          <w:lang w:val="en-US"/>
        </w:rPr>
        <w:t>Introduction to spatial econometrics</w:t>
      </w:r>
      <w:r w:rsidRPr="00DA18E1">
        <w:rPr>
          <w:rFonts w:ascii="Times New Roman" w:hAnsi="Times New Roman"/>
          <w:lang w:val="en-US"/>
        </w:rPr>
        <w:t>. Chapman and Hall/CRC.</w:t>
      </w:r>
    </w:p>
    <w:p w14:paraId="18D04E52" w14:textId="77777777" w:rsidR="00DA18E1" w:rsidRPr="00DA18E1" w:rsidRDefault="00DA18E1" w:rsidP="00DA18E1">
      <w:pPr>
        <w:pStyle w:val="Bibliografa"/>
        <w:rPr>
          <w:rFonts w:ascii="Times New Roman" w:hAnsi="Times New Roman"/>
        </w:rPr>
      </w:pPr>
      <w:r w:rsidRPr="00DA18E1">
        <w:rPr>
          <w:rFonts w:ascii="Times New Roman" w:hAnsi="Times New Roman"/>
        </w:rPr>
        <w:t xml:space="preserve">Lima Cómo Vamos. (2018). </w:t>
      </w:r>
      <w:r w:rsidRPr="00DA18E1">
        <w:rPr>
          <w:rFonts w:ascii="Times New Roman" w:hAnsi="Times New Roman"/>
          <w:i/>
          <w:iCs/>
        </w:rPr>
        <w:t>Encuesta Lima Cómo Vamos 2018</w:t>
      </w:r>
      <w:r w:rsidRPr="00DA18E1">
        <w:rPr>
          <w:rFonts w:ascii="Times New Roman" w:hAnsi="Times New Roman"/>
        </w:rPr>
        <w:t xml:space="preserve"> [Encuesta]. Recuperado de http://www.limacomovamos.org/cm/wp-content/uploads/2018/12/EncuestaLimaComoVamos2018.pdf</w:t>
      </w:r>
    </w:p>
    <w:p w14:paraId="0A595B3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ski, C. F. (1993). Identification of endogenous social effects: The reflection problem. </w:t>
      </w:r>
      <w:r w:rsidRPr="00DA18E1">
        <w:rPr>
          <w:rFonts w:ascii="Times New Roman" w:hAnsi="Times New Roman"/>
          <w:i/>
          <w:iCs/>
          <w:lang w:val="en-US"/>
        </w:rPr>
        <w:t>The review of economic studies</w:t>
      </w:r>
      <w:r w:rsidRPr="00DA18E1">
        <w:rPr>
          <w:rFonts w:ascii="Times New Roman" w:hAnsi="Times New Roman"/>
          <w:lang w:val="en-US"/>
        </w:rPr>
        <w:t xml:space="preserve">, </w:t>
      </w:r>
      <w:r w:rsidRPr="00DA18E1">
        <w:rPr>
          <w:rFonts w:ascii="Times New Roman" w:hAnsi="Times New Roman"/>
          <w:i/>
          <w:iCs/>
          <w:lang w:val="en-US"/>
        </w:rPr>
        <w:t>60</w:t>
      </w:r>
      <w:r w:rsidRPr="00DA18E1">
        <w:rPr>
          <w:rFonts w:ascii="Times New Roman" w:hAnsi="Times New Roman"/>
          <w:lang w:val="en-US"/>
        </w:rPr>
        <w:t>(3), 531–542.</w:t>
      </w:r>
    </w:p>
    <w:p w14:paraId="210CDBAB"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uszak, M. D. (2010). Predicting the impact of upstream mergers on downstream markets with an application to the retail gasoline industry. </w:t>
      </w:r>
      <w:r w:rsidRPr="00DA18E1">
        <w:rPr>
          <w:rFonts w:ascii="Times New Roman" w:hAnsi="Times New Roman"/>
          <w:i/>
          <w:iCs/>
          <w:lang w:val="en-US"/>
        </w:rPr>
        <w:t>International Journal of Industrial Organization</w:t>
      </w:r>
      <w:r w:rsidRPr="00DA18E1">
        <w:rPr>
          <w:rFonts w:ascii="Times New Roman" w:hAnsi="Times New Roman"/>
          <w:lang w:val="en-US"/>
        </w:rPr>
        <w:t xml:space="preserve">, </w:t>
      </w:r>
      <w:r w:rsidRPr="00DA18E1">
        <w:rPr>
          <w:rFonts w:ascii="Times New Roman" w:hAnsi="Times New Roman"/>
          <w:i/>
          <w:iCs/>
          <w:lang w:val="en-US"/>
        </w:rPr>
        <w:t>28</w:t>
      </w:r>
      <w:r w:rsidRPr="00DA18E1">
        <w:rPr>
          <w:rFonts w:ascii="Times New Roman" w:hAnsi="Times New Roman"/>
          <w:lang w:val="en-US"/>
        </w:rPr>
        <w:t>(1), 99-111. https://doi.org/10.1016/j.ijindorg.2009.07.002</w:t>
      </w:r>
    </w:p>
    <w:p w14:paraId="0553F9AE" w14:textId="77777777" w:rsidR="00DA18E1" w:rsidRPr="00DA18E1" w:rsidRDefault="00DA18E1" w:rsidP="00DA18E1">
      <w:pPr>
        <w:pStyle w:val="Bibliografa"/>
        <w:rPr>
          <w:rFonts w:ascii="Times New Roman" w:hAnsi="Times New Roman"/>
        </w:rPr>
      </w:pPr>
      <w:r w:rsidRPr="00DA18E1">
        <w:rPr>
          <w:rFonts w:ascii="Times New Roman" w:hAnsi="Times New Roman"/>
        </w:rPr>
        <w:lastRenderedPageBreak/>
        <w:t xml:space="preserve">Organismo Supervisor de la Inversión en Energía y Minería. (2015). </w:t>
      </w:r>
      <w:r w:rsidRPr="00DA18E1">
        <w:rPr>
          <w:rFonts w:ascii="Times New Roman" w:hAnsi="Times New Roman"/>
          <w:i/>
          <w:iCs/>
        </w:rPr>
        <w:t>La industria de los hidrocarburos líquidos en el Perú: 20 años de aporte al desarrollo del país</w:t>
      </w:r>
      <w:r w:rsidRPr="00DA18E1">
        <w:rPr>
          <w:rFonts w:ascii="Times New Roman" w:hAnsi="Times New Roman"/>
        </w:rPr>
        <w:t>. Recuperado de http://www.osinergmin.gob.pe/seccion/centro_documental/Institucional/Estudios_Economicos/Libros/Libro-industria-hidrocarburos-liquidos-Peru.pdf</w:t>
      </w:r>
    </w:p>
    <w:p w14:paraId="019E316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2009). Spatial price competition in retail gasoline markets: evidence from Austria. </w:t>
      </w:r>
      <w:r w:rsidRPr="00DA18E1">
        <w:rPr>
          <w:rFonts w:ascii="Times New Roman" w:hAnsi="Times New Roman"/>
          <w:i/>
          <w:iCs/>
          <w:lang w:val="en-US"/>
        </w:rPr>
        <w:t>The Annals of Regional Science</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1), 133-158. https://doi.org/10.1007/s00168-007-0206-7</w:t>
      </w:r>
    </w:p>
    <w:p w14:paraId="2CDAD254"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amp; Weiss, C. (2013). Spatial clustering and market power: Evidence from the retail gasoline market. </w:t>
      </w:r>
      <w:r w:rsidRPr="00DA18E1">
        <w:rPr>
          <w:rFonts w:ascii="Times New Roman" w:hAnsi="Times New Roman"/>
          <w:i/>
          <w:iCs/>
          <w:lang w:val="en-US"/>
        </w:rPr>
        <w:t>Regional Science and Urban Economics</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4), 661-675. https://doi.org/10.1016/j.regsciurbeco.2013.04.002</w:t>
      </w:r>
    </w:p>
    <w:p w14:paraId="61C3AF0A"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Pintado, A. B., &amp; Contín-Pilart, I. (2010). Influencia de los factores de localización en la fijación de los precios de los carburantes de automoción en España. </w:t>
      </w:r>
      <w:r w:rsidRPr="00DA18E1">
        <w:rPr>
          <w:rFonts w:ascii="Times New Roman" w:hAnsi="Times New Roman"/>
          <w:i/>
          <w:iCs/>
          <w:lang w:val="en-US"/>
        </w:rPr>
        <w:t>Cuadernos económicos de ICE</w:t>
      </w:r>
      <w:r w:rsidRPr="00DA18E1">
        <w:rPr>
          <w:rFonts w:ascii="Times New Roman" w:hAnsi="Times New Roman"/>
          <w:lang w:val="en-US"/>
        </w:rPr>
        <w:t>, (79).</w:t>
      </w:r>
    </w:p>
    <w:p w14:paraId="2B1F05C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Simpson, J., &amp; Taylor, C. (2008). Do Gasoline Mergers Affect Consumer Prices? The Marathon Ashland Petroleum and Ultramar Diamond Shamrock Transaction. </w:t>
      </w:r>
      <w:r w:rsidRPr="00DA18E1">
        <w:rPr>
          <w:rFonts w:ascii="Times New Roman" w:hAnsi="Times New Roman"/>
          <w:i/>
          <w:iCs/>
          <w:lang w:val="en-US"/>
        </w:rPr>
        <w:t>The Journal of Law and Economics</w:t>
      </w:r>
      <w:r w:rsidRPr="00DA18E1">
        <w:rPr>
          <w:rFonts w:ascii="Times New Roman" w:hAnsi="Times New Roman"/>
          <w:lang w:val="en-US"/>
        </w:rPr>
        <w:t xml:space="preserve">, </w:t>
      </w:r>
      <w:r w:rsidRPr="00DA18E1">
        <w:rPr>
          <w:rFonts w:ascii="Times New Roman" w:hAnsi="Times New Roman"/>
          <w:i/>
          <w:iCs/>
          <w:lang w:val="en-US"/>
        </w:rPr>
        <w:t>51</w:t>
      </w:r>
      <w:r w:rsidRPr="00DA18E1">
        <w:rPr>
          <w:rFonts w:ascii="Times New Roman" w:hAnsi="Times New Roman"/>
          <w:lang w:val="en-US"/>
        </w:rPr>
        <w:t>(1), 135-152. https://doi.org/10.1086/520004</w:t>
      </w:r>
    </w:p>
    <w:p w14:paraId="602CD404"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Slade, M. E. (1992). Vancouver’s Gasoline-Price Wars: An Empirical Exercise in Uncovering Supergame Strategies. </w:t>
      </w:r>
      <w:r w:rsidRPr="00DA18E1">
        <w:rPr>
          <w:rFonts w:ascii="Times New Roman" w:hAnsi="Times New Roman"/>
          <w:i/>
          <w:iCs/>
        </w:rPr>
        <w:t>The Review of Economic Studies</w:t>
      </w:r>
      <w:r w:rsidRPr="00DA18E1">
        <w:rPr>
          <w:rFonts w:ascii="Times New Roman" w:hAnsi="Times New Roman"/>
        </w:rPr>
        <w:t xml:space="preserve">, </w:t>
      </w:r>
      <w:r w:rsidRPr="00DA18E1">
        <w:rPr>
          <w:rFonts w:ascii="Times New Roman" w:hAnsi="Times New Roman"/>
          <w:i/>
          <w:iCs/>
        </w:rPr>
        <w:t>59</w:t>
      </w:r>
      <w:r w:rsidRPr="00DA18E1">
        <w:rPr>
          <w:rFonts w:ascii="Times New Roman" w:hAnsi="Times New Roman"/>
        </w:rPr>
        <w:t>(2), 257. https://doi.org/10.2307/2297954</w:t>
      </w:r>
    </w:p>
    <w:p w14:paraId="326151A1" w14:textId="32CE96EA" w:rsidR="005104A3" w:rsidRDefault="005104A3" w:rsidP="005104A3">
      <w:r>
        <w:fldChar w:fldCharType="end"/>
      </w:r>
    </w:p>
    <w:sectPr w:rsidR="005104A3" w:rsidSect="00170A3D">
      <w:headerReference w:type="default" r:id="rId15"/>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sé Guillermo Díaz Gamarra" w:date="2019-05-02T14:15:00Z" w:initials="JGDG">
    <w:p w14:paraId="7F183681" w14:textId="59CEE1F8" w:rsidR="00AE1C91" w:rsidRDefault="00AE1C91">
      <w:pPr>
        <w:pStyle w:val="Textocomentario"/>
      </w:pPr>
      <w:bookmarkStart w:id="2" w:name="_GoBack"/>
      <w:bookmarkEnd w:id="2"/>
      <w:r>
        <w:rPr>
          <w:rStyle w:val="Refdecomentario"/>
        </w:rPr>
        <w:annotationRef/>
      </w:r>
      <w:r>
        <w:t>Sugiero re-escribir la introducción. Escribir es sumamente importante en un paper académico. Una muy buena fuente de recomendaciones es:</w:t>
      </w:r>
    </w:p>
    <w:p w14:paraId="774BEF21" w14:textId="131ABC78" w:rsidR="00AE1C91" w:rsidRDefault="000B0B6C">
      <w:pPr>
        <w:pStyle w:val="Textocomentario"/>
      </w:pPr>
      <w:hyperlink r:id="rId1" w:history="1">
        <w:r w:rsidR="00AE1C91" w:rsidRPr="002121A2">
          <w:rPr>
            <w:rStyle w:val="Hipervnculo"/>
          </w:rPr>
          <w:t>https://faculty.chicagobooth.edu/john.cochrane/research/papers/phd_paper_writing.pdf</w:t>
        </w:r>
      </w:hyperlink>
    </w:p>
    <w:p w14:paraId="1775357E" w14:textId="77777777" w:rsidR="00AE1C91" w:rsidRDefault="00AE1C91">
      <w:pPr>
        <w:pStyle w:val="Textocomentario"/>
      </w:pPr>
    </w:p>
    <w:p w14:paraId="05B80ED1" w14:textId="52AB829F" w:rsidR="00AE1C91" w:rsidRPr="00DF18D5" w:rsidRDefault="00AE1C91">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3" w:author="José Guillermo Díaz Gamarra" w:date="2019-05-02T14:23:00Z" w:initials="JGDG">
    <w:p w14:paraId="2EDF672C" w14:textId="7F3B61BF" w:rsidR="00AE1C91" w:rsidRDefault="00AE1C91">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 w:author="José Guillermo Díaz Gamarra" w:date="2019-05-02T14:21:00Z" w:initials="JGDG">
    <w:p w14:paraId="5E04BF4A" w14:textId="56710FBD" w:rsidR="00AE1C91" w:rsidRDefault="00AE1C91">
      <w:pPr>
        <w:pStyle w:val="Textocomentario"/>
      </w:pPr>
      <w:r>
        <w:rPr>
          <w:rStyle w:val="Refdecomentario"/>
        </w:rPr>
        <w:annotationRef/>
      </w:r>
      <w:r>
        <w:t xml:space="preserve">Esta sección parece que debe ir en el capítulo III donde se habla sobre los detalles de la industria. </w:t>
      </w:r>
    </w:p>
  </w:comment>
  <w:comment w:id="10" w:author="José Guillermo Díaz Gamarra" w:date="2019-05-02T14:26:00Z" w:initials="JGDG">
    <w:p w14:paraId="601E35E6" w14:textId="462ABA0C" w:rsidR="00AE1C91" w:rsidRDefault="00AE1C91">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2" w:author="José Guillermo Díaz Gamarra" w:date="2019-05-02T14:28:00Z" w:initials="JGDG">
    <w:p w14:paraId="3B4D9A66" w14:textId="1C444BD2" w:rsidR="00AE1C91" w:rsidRDefault="00AE1C91">
      <w:pPr>
        <w:pStyle w:val="Textocomentario"/>
      </w:pPr>
      <w:r>
        <w:rPr>
          <w:rStyle w:val="Refdecomentario"/>
        </w:rPr>
        <w:annotationRef/>
      </w:r>
      <w:r>
        <w:t>Explicar qué significan estas ecuaciones, no se entiende el punto</w:t>
      </w:r>
    </w:p>
    <w:p w14:paraId="031D7901" w14:textId="58F7FD69" w:rsidR="00AE1C91" w:rsidRDefault="00AE1C91">
      <w:pPr>
        <w:pStyle w:val="Textocomentario"/>
      </w:pPr>
    </w:p>
    <w:p w14:paraId="3CC199A9" w14:textId="5C86259D" w:rsidR="00AE1C91" w:rsidRDefault="00AE1C91">
      <w:pPr>
        <w:pStyle w:val="Textocomentario"/>
      </w:pPr>
      <w:r>
        <w:t>También las usaría directamente para modelar tu problema, no presentarlas de manera genérica, sin interpretación….</w:t>
      </w:r>
    </w:p>
    <w:p w14:paraId="1FDF17DE" w14:textId="77777777" w:rsidR="00AE1C91" w:rsidRDefault="00AE1C91">
      <w:pPr>
        <w:pStyle w:val="Textocomentario"/>
      </w:pPr>
    </w:p>
    <w:p w14:paraId="4CA366E8" w14:textId="586190C1" w:rsidR="00AE1C91" w:rsidRDefault="00AE1C91">
      <w:pPr>
        <w:pStyle w:val="Textocomentario"/>
      </w:pPr>
      <w:r>
        <w:t>(generalmente se empieza de este modo cuando se trata de un paper de métodos, que no es el caso)</w:t>
      </w:r>
    </w:p>
  </w:comment>
  <w:comment w:id="14" w:author="José Guillermo Díaz Gamarra" w:date="2019-05-02T14:30:00Z" w:initials="JGDG">
    <w:p w14:paraId="64D177EB" w14:textId="11A49F99" w:rsidR="00AE1C91" w:rsidRDefault="00AE1C91">
      <w:pPr>
        <w:pStyle w:val="Textocomentario"/>
      </w:pPr>
      <w:r>
        <w:rPr>
          <w:rStyle w:val="Refdecomentario"/>
        </w:rPr>
        <w:annotationRef/>
      </w:r>
      <w:r>
        <w:t>Explicar mejor el modelo… ayudaría introducir sub-índices</w:t>
      </w:r>
    </w:p>
  </w:comment>
  <w:comment w:id="15" w:author="Guillermo Díaz" w:date="2019-05-09T11:59:00Z" w:initials="GD">
    <w:p w14:paraId="3E6671E8" w14:textId="43073232" w:rsidR="00AE1C91" w:rsidRDefault="00AE1C91">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18" w:author="Guillermo Díaz" w:date="2019-05-09T12:01:00Z" w:initials="GD">
    <w:p w14:paraId="3486CB0D" w14:textId="778F5335" w:rsidR="00AE1C91" w:rsidRDefault="00AE1C91">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30" w:author="Guillermo Díaz" w:date="2019-05-09T12:07:00Z" w:initials="GD">
    <w:p w14:paraId="60D48600" w14:textId="3F0C3738" w:rsidR="00AE1C91" w:rsidRDefault="00AE1C91">
      <w:pPr>
        <w:pStyle w:val="Textocomentario"/>
      </w:pPr>
      <w:r>
        <w:rPr>
          <w:rStyle w:val="Refdecomentario"/>
        </w:rPr>
        <w:annotationRef/>
      </w:r>
      <w:r>
        <w:t xml:space="preserve">Sería interesante marcar en este gráfico el momento de la fusión… </w:t>
      </w:r>
    </w:p>
  </w:comment>
  <w:comment w:id="41" w:author="Guillermo Díaz" w:date="2019-05-09T12:08:00Z" w:initials="GD">
    <w:p w14:paraId="2B3F3A36" w14:textId="487CA6F5" w:rsidR="001D00B4" w:rsidRDefault="001D00B4">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42" w:author="Guillermo Díaz" w:date="2019-05-09T12:10:00Z" w:initials="GD">
    <w:p w14:paraId="255BE1AF" w14:textId="078C6E0B" w:rsidR="00662D21" w:rsidRDefault="00662D21">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47" w:author="Guillermo Díaz" w:date="2019-05-09T12:12:00Z" w:initials="GD">
    <w:p w14:paraId="6DFA2129" w14:textId="4F305794" w:rsidR="00A755BC" w:rsidRDefault="00A755BC">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48" w:author="Guillermo Díaz" w:date="2019-05-09T12:14:00Z" w:initials="GD">
    <w:p w14:paraId="1E2CEEA5" w14:textId="011A9FC7" w:rsidR="00241A5F" w:rsidRDefault="00241A5F">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49" w:author="Guillermo Díaz" w:date="2019-05-09T12:17:00Z" w:initials="GD">
    <w:p w14:paraId="537CE292" w14:textId="7D924392" w:rsidR="00DC29BC" w:rsidRDefault="00DC29BC">
      <w:pPr>
        <w:pStyle w:val="Textocomentario"/>
      </w:pPr>
      <w:r>
        <w:rPr>
          <w:rStyle w:val="Refdecomentario"/>
        </w:rPr>
        <w:annotationRef/>
      </w:r>
      <w:r w:rsidR="001C45B8">
        <w:rPr>
          <w:rStyle w:val="Refdecomentario"/>
        </w:rPr>
        <w:t>Al presentar una especificación es sumamente importante discutir cuál es el parámetro que más te interesa estimar.</w:t>
      </w:r>
      <w:r w:rsidR="009A2182">
        <w:rPr>
          <w:rStyle w:val="Refdecomentario"/>
        </w:rPr>
        <w:t xml:space="preserve"> En este caso sería el coeficiente del número de estaciones adyacentes? </w:t>
      </w:r>
    </w:p>
  </w:comment>
  <w:comment w:id="51" w:author="Guillermo Díaz" w:date="2019-05-09T12:21:00Z" w:initials="GD">
    <w:p w14:paraId="70A3AB2D" w14:textId="58E2D059" w:rsidR="00B77576" w:rsidRDefault="00B77576">
      <w:pPr>
        <w:pStyle w:val="Textocomentario"/>
      </w:pPr>
      <w:r>
        <w:rPr>
          <w:rStyle w:val="Refdecomentario"/>
        </w:rPr>
        <w:annotationRef/>
      </w:r>
      <w:r>
        <w:t>Qué significa esta variable? NO queda claro</w:t>
      </w:r>
    </w:p>
  </w:comment>
  <w:comment w:id="60" w:author="Guillermo Díaz" w:date="2019-05-09T12:26:00Z" w:initials="GD">
    <w:p w14:paraId="62CA74FA" w14:textId="19CB58BB" w:rsidR="001508F9" w:rsidRDefault="001508F9">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80ED1" w15:done="0"/>
  <w15:commentEx w15:paraId="2EDF672C" w15:done="0"/>
  <w15:commentEx w15:paraId="5E04BF4A" w15:done="0"/>
  <w15:commentEx w15:paraId="601E35E6" w15:done="0"/>
  <w15:commentEx w15:paraId="4CA366E8" w15:done="0"/>
  <w15:commentEx w15:paraId="64D177EB" w15:done="0"/>
  <w15:commentEx w15:paraId="3E6671E8" w15:done="0"/>
  <w15:commentEx w15:paraId="3486CB0D" w15:done="0"/>
  <w15:commentEx w15:paraId="60D48600" w15:done="0"/>
  <w15:commentEx w15:paraId="2B3F3A36" w15:done="0"/>
  <w15:commentEx w15:paraId="255BE1AF" w15:done="0"/>
  <w15:commentEx w15:paraId="6DFA2129" w15:done="0"/>
  <w15:commentEx w15:paraId="1E2CEEA5" w15:done="0"/>
  <w15:commentEx w15:paraId="537CE292" w15:done="0"/>
  <w15:commentEx w15:paraId="70A3AB2D"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71080" w14:textId="77777777" w:rsidR="000B0B6C" w:rsidRDefault="000B0B6C" w:rsidP="00F57A1B">
      <w:r>
        <w:separator/>
      </w:r>
    </w:p>
  </w:endnote>
  <w:endnote w:type="continuationSeparator" w:id="0">
    <w:p w14:paraId="65583CB8" w14:textId="77777777" w:rsidR="000B0B6C" w:rsidRDefault="000B0B6C"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2374E" w14:textId="77777777" w:rsidR="000B0B6C" w:rsidRDefault="000B0B6C" w:rsidP="00F57A1B">
      <w:r>
        <w:separator/>
      </w:r>
    </w:p>
  </w:footnote>
  <w:footnote w:type="continuationSeparator" w:id="0">
    <w:p w14:paraId="7B632AA5" w14:textId="77777777" w:rsidR="000B0B6C" w:rsidRDefault="000B0B6C" w:rsidP="00F57A1B">
      <w:r>
        <w:continuationSeparator/>
      </w:r>
    </w:p>
  </w:footnote>
  <w:footnote w:id="1">
    <w:p w14:paraId="17E0C81E" w14:textId="2F2E665B" w:rsidR="00AE1C91" w:rsidRDefault="00AE1C91"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AE1C91" w:rsidRPr="00DB477C" w:rsidRDefault="00AE1C91">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EndPr/>
    <w:sdtContent>
      <w:p w14:paraId="40B29DC3" w14:textId="4186D4C0" w:rsidR="00AE1C91" w:rsidRDefault="00AE1C91">
        <w:pPr>
          <w:pStyle w:val="Encabezado"/>
          <w:jc w:val="right"/>
        </w:pPr>
        <w:r>
          <w:fldChar w:fldCharType="begin"/>
        </w:r>
        <w:r>
          <w:instrText>PAGE   \* MERGEFORMAT</w:instrText>
        </w:r>
        <w:r>
          <w:fldChar w:fldCharType="separate"/>
        </w:r>
        <w:r w:rsidR="008620B8">
          <w:rPr>
            <w:noProof/>
          </w:rPr>
          <w:t>3</w:t>
        </w:r>
        <w:r>
          <w:fldChar w:fldCharType="end"/>
        </w:r>
      </w:p>
    </w:sdtContent>
  </w:sdt>
  <w:p w14:paraId="48712C0F" w14:textId="77777777" w:rsidR="00AE1C91" w:rsidRDefault="00AE1C91"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32777"/>
    <w:rsid w:val="0004424C"/>
    <w:rsid w:val="000534AB"/>
    <w:rsid w:val="0006185D"/>
    <w:rsid w:val="00067D45"/>
    <w:rsid w:val="0007726E"/>
    <w:rsid w:val="00091768"/>
    <w:rsid w:val="000B0B6C"/>
    <w:rsid w:val="000B0CED"/>
    <w:rsid w:val="000B68B8"/>
    <w:rsid w:val="000D15A3"/>
    <w:rsid w:val="000E1B51"/>
    <w:rsid w:val="000E5223"/>
    <w:rsid w:val="000E65A3"/>
    <w:rsid w:val="000F00BA"/>
    <w:rsid w:val="00103A41"/>
    <w:rsid w:val="00105ABA"/>
    <w:rsid w:val="001162E9"/>
    <w:rsid w:val="00130F8F"/>
    <w:rsid w:val="00137AA9"/>
    <w:rsid w:val="001508F9"/>
    <w:rsid w:val="00170A3D"/>
    <w:rsid w:val="00173517"/>
    <w:rsid w:val="00175C54"/>
    <w:rsid w:val="00180658"/>
    <w:rsid w:val="00197033"/>
    <w:rsid w:val="001B1B76"/>
    <w:rsid w:val="001B67D3"/>
    <w:rsid w:val="001C45B8"/>
    <w:rsid w:val="001C4B13"/>
    <w:rsid w:val="001D00B4"/>
    <w:rsid w:val="001D7AC0"/>
    <w:rsid w:val="001E55B1"/>
    <w:rsid w:val="00213DE0"/>
    <w:rsid w:val="00214C22"/>
    <w:rsid w:val="002215C9"/>
    <w:rsid w:val="002215E6"/>
    <w:rsid w:val="00221CA5"/>
    <w:rsid w:val="00241A5F"/>
    <w:rsid w:val="002423DB"/>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B25C6"/>
    <w:rsid w:val="003D327C"/>
    <w:rsid w:val="003D593A"/>
    <w:rsid w:val="003D7632"/>
    <w:rsid w:val="00423B86"/>
    <w:rsid w:val="00445710"/>
    <w:rsid w:val="00452AEC"/>
    <w:rsid w:val="004762C5"/>
    <w:rsid w:val="00484455"/>
    <w:rsid w:val="00497B45"/>
    <w:rsid w:val="004C37AB"/>
    <w:rsid w:val="004C4ACE"/>
    <w:rsid w:val="004C7F43"/>
    <w:rsid w:val="004E0A9A"/>
    <w:rsid w:val="004E229A"/>
    <w:rsid w:val="004E5926"/>
    <w:rsid w:val="004F75F4"/>
    <w:rsid w:val="005104A3"/>
    <w:rsid w:val="00513B65"/>
    <w:rsid w:val="00525E80"/>
    <w:rsid w:val="0054336F"/>
    <w:rsid w:val="005470C8"/>
    <w:rsid w:val="005526A5"/>
    <w:rsid w:val="005566A4"/>
    <w:rsid w:val="00594F26"/>
    <w:rsid w:val="0059570C"/>
    <w:rsid w:val="00596E98"/>
    <w:rsid w:val="005A5199"/>
    <w:rsid w:val="005B6C2F"/>
    <w:rsid w:val="00616257"/>
    <w:rsid w:val="006227D3"/>
    <w:rsid w:val="006507EA"/>
    <w:rsid w:val="00660EDE"/>
    <w:rsid w:val="00662D21"/>
    <w:rsid w:val="00662EB4"/>
    <w:rsid w:val="006707EB"/>
    <w:rsid w:val="006A4061"/>
    <w:rsid w:val="006A62C8"/>
    <w:rsid w:val="006B1632"/>
    <w:rsid w:val="006C037F"/>
    <w:rsid w:val="006C1D5B"/>
    <w:rsid w:val="006C4AD8"/>
    <w:rsid w:val="006C6160"/>
    <w:rsid w:val="006D626F"/>
    <w:rsid w:val="006D7A32"/>
    <w:rsid w:val="006F269F"/>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719A"/>
    <w:rsid w:val="00802E4C"/>
    <w:rsid w:val="0083448B"/>
    <w:rsid w:val="00835398"/>
    <w:rsid w:val="00846295"/>
    <w:rsid w:val="008620B8"/>
    <w:rsid w:val="00867976"/>
    <w:rsid w:val="008A5B92"/>
    <w:rsid w:val="008B699D"/>
    <w:rsid w:val="008C4504"/>
    <w:rsid w:val="008D19DC"/>
    <w:rsid w:val="008D2E84"/>
    <w:rsid w:val="008D617D"/>
    <w:rsid w:val="008D701F"/>
    <w:rsid w:val="008E2A06"/>
    <w:rsid w:val="00901A04"/>
    <w:rsid w:val="00924A41"/>
    <w:rsid w:val="00944BE0"/>
    <w:rsid w:val="009773EE"/>
    <w:rsid w:val="009A1D02"/>
    <w:rsid w:val="009A2182"/>
    <w:rsid w:val="009A3452"/>
    <w:rsid w:val="009A43D8"/>
    <w:rsid w:val="009B5FE5"/>
    <w:rsid w:val="009C691F"/>
    <w:rsid w:val="009C730E"/>
    <w:rsid w:val="009D4F3E"/>
    <w:rsid w:val="009E0813"/>
    <w:rsid w:val="00A04D30"/>
    <w:rsid w:val="00A314E8"/>
    <w:rsid w:val="00A55014"/>
    <w:rsid w:val="00A622D4"/>
    <w:rsid w:val="00A755BC"/>
    <w:rsid w:val="00A815AC"/>
    <w:rsid w:val="00A91D92"/>
    <w:rsid w:val="00A96CAF"/>
    <w:rsid w:val="00A97EFE"/>
    <w:rsid w:val="00AA059B"/>
    <w:rsid w:val="00AA2505"/>
    <w:rsid w:val="00AA3912"/>
    <w:rsid w:val="00AC5CFF"/>
    <w:rsid w:val="00AD5B83"/>
    <w:rsid w:val="00AE1C91"/>
    <w:rsid w:val="00AE241A"/>
    <w:rsid w:val="00AE36B3"/>
    <w:rsid w:val="00AE7D0B"/>
    <w:rsid w:val="00AF6545"/>
    <w:rsid w:val="00B17F3B"/>
    <w:rsid w:val="00B55601"/>
    <w:rsid w:val="00B714F9"/>
    <w:rsid w:val="00B74098"/>
    <w:rsid w:val="00B77576"/>
    <w:rsid w:val="00B838A8"/>
    <w:rsid w:val="00BD2C42"/>
    <w:rsid w:val="00BE2AFD"/>
    <w:rsid w:val="00BE4E21"/>
    <w:rsid w:val="00C0182C"/>
    <w:rsid w:val="00C0599C"/>
    <w:rsid w:val="00C14D1B"/>
    <w:rsid w:val="00C17408"/>
    <w:rsid w:val="00C26DD6"/>
    <w:rsid w:val="00C36A22"/>
    <w:rsid w:val="00C5153F"/>
    <w:rsid w:val="00C5594F"/>
    <w:rsid w:val="00C72315"/>
    <w:rsid w:val="00C8650E"/>
    <w:rsid w:val="00CA34B5"/>
    <w:rsid w:val="00CB4A95"/>
    <w:rsid w:val="00CB4D1B"/>
    <w:rsid w:val="00CC540A"/>
    <w:rsid w:val="00CC64D9"/>
    <w:rsid w:val="00CD5B0E"/>
    <w:rsid w:val="00CD64C6"/>
    <w:rsid w:val="00CF2550"/>
    <w:rsid w:val="00CF3910"/>
    <w:rsid w:val="00D26D6B"/>
    <w:rsid w:val="00D466ED"/>
    <w:rsid w:val="00D513A2"/>
    <w:rsid w:val="00D61883"/>
    <w:rsid w:val="00D86FD6"/>
    <w:rsid w:val="00D96538"/>
    <w:rsid w:val="00DA18E1"/>
    <w:rsid w:val="00DA31E8"/>
    <w:rsid w:val="00DA5659"/>
    <w:rsid w:val="00DA58E5"/>
    <w:rsid w:val="00DA6345"/>
    <w:rsid w:val="00DB157A"/>
    <w:rsid w:val="00DB36E8"/>
    <w:rsid w:val="00DB477C"/>
    <w:rsid w:val="00DC29BC"/>
    <w:rsid w:val="00DE27ED"/>
    <w:rsid w:val="00DF18D5"/>
    <w:rsid w:val="00E107A6"/>
    <w:rsid w:val="00E11291"/>
    <w:rsid w:val="00E1384B"/>
    <w:rsid w:val="00E15DF9"/>
    <w:rsid w:val="00E50C32"/>
    <w:rsid w:val="00E53480"/>
    <w:rsid w:val="00E66211"/>
    <w:rsid w:val="00E85234"/>
    <w:rsid w:val="00E8719E"/>
    <w:rsid w:val="00E87253"/>
    <w:rsid w:val="00E95199"/>
    <w:rsid w:val="00EB4D69"/>
    <w:rsid w:val="00ED072A"/>
    <w:rsid w:val="00ED33D3"/>
    <w:rsid w:val="00EE471F"/>
    <w:rsid w:val="00F03D68"/>
    <w:rsid w:val="00F2093F"/>
    <w:rsid w:val="00F5278E"/>
    <w:rsid w:val="00F52BE8"/>
    <w:rsid w:val="00F55691"/>
    <w:rsid w:val="00F57A1B"/>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character" w:styleId="Hipervnculovisitado">
    <w:name w:val="FollowedHyperlink"/>
    <w:basedOn w:val="Fuentedeprrafopredeter"/>
    <w:uiPriority w:val="99"/>
    <w:semiHidden/>
    <w:unhideWhenUsed/>
    <w:rsid w:val="008620B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3A6B03-9305-4425-988E-569D964CB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Pages>
  <Words>15329</Words>
  <Characters>87380</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Lobillo</Company>
  <LinksUpToDate>false</LinksUpToDate>
  <CharactersWithSpaces>102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0</cp:revision>
  <dcterms:created xsi:type="dcterms:W3CDTF">2019-05-02T19:19:00Z</dcterms:created>
  <dcterms:modified xsi:type="dcterms:W3CDTF">2019-05-1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X3Gjk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